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2325735"/>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2325736"/>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5" w:name="_Toc132325737"/>
      <w:r w:rsidRPr="00CA6A43">
        <w:rPr>
          <w:rFonts w:ascii="Times New Roman" w:hAnsi="Times New Roman" w:cs="Times New Roman"/>
          <w:b/>
          <w:bCs/>
          <w:color w:val="auto"/>
          <w:sz w:val="32"/>
          <w:szCs w:val="32"/>
        </w:rPr>
        <w:lastRenderedPageBreak/>
        <w:t>LIST OF TABLES</w:t>
      </w:r>
      <w:bookmarkEnd w:id="5"/>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6" w:name="_Toc132325738"/>
      <w:r w:rsidR="00AB79EE" w:rsidRPr="00CA6A43">
        <w:rPr>
          <w:rFonts w:ascii="Times New Roman" w:hAnsi="Times New Roman" w:cs="Times New Roman"/>
          <w:b/>
          <w:bCs/>
          <w:color w:val="auto"/>
          <w:sz w:val="32"/>
          <w:szCs w:val="32"/>
        </w:rPr>
        <w:t>LIST OF FIGURES</w:t>
      </w:r>
      <w:bookmarkEnd w:id="6"/>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7" w:name="_Toc132325739"/>
      <w:r w:rsidRPr="00CA6A43">
        <w:rPr>
          <w:rFonts w:ascii="Times New Roman" w:hAnsi="Times New Roman" w:cs="Times New Roman"/>
          <w:b/>
          <w:bCs/>
          <w:color w:val="auto"/>
          <w:sz w:val="32"/>
          <w:szCs w:val="32"/>
        </w:rPr>
        <w:lastRenderedPageBreak/>
        <w:t>LIST OF ABBREVIATION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8" w:name="aiacronym"/>
            <w:r w:rsidRPr="009E0948">
              <w:rPr>
                <w:rFonts w:ascii="Times New Roman Regular" w:hAnsi="Times New Roman Regular" w:cs="Times New Roman Regular"/>
                <w:b/>
                <w:bCs/>
              </w:rPr>
              <w:t>AI</w:t>
            </w:r>
            <w:bookmarkEnd w:id="8"/>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2325740"/>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3" w:name="_Toc125663077"/>
      <w:bookmarkStart w:id="14"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5" w:name="_Toc125663078"/>
      <w:bookmarkStart w:id="16" w:name="_Toc132325743"/>
      <w:r w:rsidRPr="00CC76E9">
        <w:rPr>
          <w:rFonts w:ascii="Times New Roman Regular" w:hAnsi="Times New Roman Regular" w:cs="Times New Roman Regular"/>
          <w:b/>
          <w:bCs/>
          <w:color w:val="auto"/>
          <w:sz w:val="24"/>
          <w:szCs w:val="24"/>
        </w:rPr>
        <w:t xml:space="preserve">1.2.1 </w:t>
      </w:r>
      <w:bookmarkEnd w:id="15"/>
      <w:bookmarkEnd w:id="16"/>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2325744"/>
      <w:r w:rsidRPr="00AB7E19">
        <w:rPr>
          <w:rFonts w:ascii="Times New Roman Regular" w:hAnsi="Times New Roman Regular" w:cs="Times New Roman Regular"/>
          <w:b/>
          <w:bCs/>
          <w:color w:val="auto"/>
          <w:sz w:val="24"/>
          <w:szCs w:val="24"/>
        </w:rPr>
        <w:t xml:space="preserve">1.2.2 </w:t>
      </w:r>
      <w:bookmarkEnd w:id="17"/>
      <w:bookmarkEnd w:id="18"/>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bookmarkStart w:id="20"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bookmarkStart w:id="22"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2325747"/>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5"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5"/>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6" w:name="_Toc125663090"/>
      <w:bookmarkStart w:id="27"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bookmarkEnd w:id="27"/>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30"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30"/>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1"/>
    </w:p>
    <w:p w14:paraId="61B027A2" w14:textId="25559938" w:rsidR="00B6151B" w:rsidRDefault="00B6151B" w:rsidP="00B6151B">
      <w:pPr>
        <w:spacing w:line="360" w:lineRule="auto"/>
        <w:jc w:val="both"/>
        <w:rPr>
          <w:rFonts w:ascii="Times New Roman" w:hAnsi="Times New Roman" w:cs="Times New Roman"/>
          <w:sz w:val="24"/>
          <w:szCs w:val="24"/>
        </w:rPr>
      </w:pPr>
      <w:bookmarkStart w:id="32"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3" w:name="_Toc132325752"/>
      <w:bookmarkEnd w:id="32"/>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3"/>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4"/>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25663095"/>
      <w:bookmarkStart w:id="36"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5"/>
      <w:bookmarkEnd w:id="36"/>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7"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7"/>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8" w:name="_Toc129860770"/>
      <w:bookmarkStart w:id="39"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8"/>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9"/>
    </w:p>
    <w:p w14:paraId="6CEADB8C" w14:textId="77777777" w:rsidR="00730F3D" w:rsidRDefault="00730F3D" w:rsidP="00730F3D">
      <w:pPr>
        <w:spacing w:line="360" w:lineRule="auto"/>
        <w:jc w:val="both"/>
        <w:rPr>
          <w:rFonts w:ascii="Times New Roman" w:hAnsi="Times New Roman" w:cs="Times New Roman"/>
          <w:sz w:val="24"/>
          <w:szCs w:val="24"/>
        </w:rPr>
      </w:pPr>
      <w:bookmarkStart w:id="40" w:name="_Toc129860771"/>
      <w:bookmarkStart w:id="41"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0"/>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1"/>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2" w:name="_Toc129860772"/>
      <w:bookmarkStart w:id="43"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2"/>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3"/>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4" w:name="_Toc129860773"/>
      <w:bookmarkStart w:id="45"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4"/>
      <w:bookmarkEnd w:id="45"/>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6" w:name="_Toc129860774"/>
      <w:bookmarkStart w:id="47"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6"/>
      <w:bookmarkEnd w:id="47"/>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29860779"/>
      <w:bookmarkStart w:id="49"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8"/>
      <w:r w:rsidR="00881E95" w:rsidRPr="00AC6287">
        <w:rPr>
          <w:rFonts w:ascii="Times New Roman" w:hAnsi="Times New Roman" w:cs="Times New Roman"/>
          <w:b/>
          <w:bCs/>
          <w:color w:val="auto"/>
          <w:sz w:val="28"/>
          <w:szCs w:val="28"/>
        </w:rPr>
        <w:t>Existing work</w:t>
      </w:r>
      <w:bookmarkEnd w:id="49"/>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50" w:name="_Toc129860780"/>
      <w:bookmarkStart w:id="51"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0"/>
      <w:bookmarkEnd w:id="51"/>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2" w:name="_Toc129860781"/>
      <w:bookmarkStart w:id="53"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2"/>
      <w:bookmarkEnd w:id="53"/>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4" w:name="_3.5_Technological_review"/>
      <w:bookmarkStart w:id="55" w:name="_Toc129860785"/>
      <w:bookmarkStart w:id="56" w:name="_Toc132325774"/>
      <w:bookmarkEnd w:id="5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5"/>
      <w:r w:rsidR="00881E95" w:rsidRPr="00AC6287">
        <w:rPr>
          <w:rFonts w:ascii="Times New Roman" w:hAnsi="Times New Roman" w:cs="Times New Roman"/>
          <w:b/>
          <w:bCs/>
          <w:color w:val="auto"/>
          <w:sz w:val="28"/>
          <w:szCs w:val="28"/>
        </w:rPr>
        <w:t>Technological review</w:t>
      </w:r>
      <w:bookmarkEnd w:id="56"/>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7" w:name="_Toc129860786"/>
      <w:bookmarkStart w:id="58"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7"/>
      <w:bookmarkEnd w:id="58"/>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9" w:name="_Toc129860787"/>
      <w:bookmarkStart w:id="60"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1" w:name="_Toc129860791"/>
      <w:bookmarkStart w:id="62" w:name="_Toc132325780"/>
      <w:bookmarkEnd w:id="59"/>
      <w:bookmarkEnd w:id="60"/>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1"/>
      <w:bookmarkEnd w:id="62"/>
      <w:r w:rsidR="00AD1C2E">
        <w:rPr>
          <w:rFonts w:ascii="Times New Roman" w:hAnsi="Times New Roman" w:cs="Times New Roman"/>
          <w:b/>
          <w:bCs/>
          <w:color w:val="auto"/>
          <w:sz w:val="24"/>
          <w:szCs w:val="24"/>
        </w:rPr>
        <w:t>Machine Learning Text Summarization Techniques</w:t>
      </w:r>
    </w:p>
    <w:bookmarkStart w:id="63" w:name="_Toc129860792"/>
    <w:bookmarkStart w:id="64"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5" w:name="_2.6_Evaluation"/>
      <w:bookmarkStart w:id="66" w:name="_Toc129860810"/>
      <w:bookmarkStart w:id="67" w:name="_Toc132325799"/>
      <w:bookmarkEnd w:id="63"/>
      <w:bookmarkEnd w:id="64"/>
      <w:bookmarkEnd w:id="65"/>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6"/>
      <w:r w:rsidR="00881E95" w:rsidRPr="0014140B">
        <w:rPr>
          <w:rFonts w:ascii="Times New Roman" w:hAnsi="Times New Roman" w:cs="Times New Roman"/>
          <w:b/>
          <w:bCs/>
          <w:color w:val="auto"/>
          <w:sz w:val="28"/>
          <w:szCs w:val="28"/>
        </w:rPr>
        <w:t>Evaluation</w:t>
      </w:r>
      <w:bookmarkEnd w:id="67"/>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8" w:name="_Toc129860811"/>
      <w:bookmarkStart w:id="69"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8"/>
      <w:bookmarkEnd w:id="69"/>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70" w:name="_Toc120985180"/>
      <w:bookmarkStart w:id="71"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70"/>
      <w:bookmarkEnd w:id="71"/>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2" w:name="_Toc129860812"/>
      <w:bookmarkStart w:id="73"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2"/>
      <w:bookmarkEnd w:id="73"/>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4" w:name="_Toc129860816"/>
      <w:bookmarkStart w:id="75"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4"/>
      <w:r w:rsidR="00881E95" w:rsidRPr="008A06F1">
        <w:rPr>
          <w:rFonts w:ascii="Times New Roman" w:hAnsi="Times New Roman" w:cs="Times New Roman"/>
          <w:b/>
          <w:bCs/>
          <w:color w:val="auto"/>
          <w:sz w:val="28"/>
          <w:szCs w:val="28"/>
        </w:rPr>
        <w:t>Chapter summary</w:t>
      </w:r>
      <w:bookmarkEnd w:id="75"/>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6"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6"/>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7" w:name="_Toc129862721"/>
      <w:bookmarkStart w:id="78"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7"/>
      <w:r w:rsidR="002846C1" w:rsidRPr="0077504C">
        <w:rPr>
          <w:rFonts w:ascii="Times New Roman" w:hAnsi="Times New Roman" w:cs="Times New Roman"/>
          <w:b/>
          <w:bCs/>
          <w:color w:val="auto"/>
          <w:sz w:val="28"/>
          <w:szCs w:val="28"/>
        </w:rPr>
        <w:t>Chapter overview</w:t>
      </w:r>
      <w:bookmarkEnd w:id="78"/>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9"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9"/>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80" w:name="_Toc115287373"/>
      <w:bookmarkStart w:id="81" w:name="_Toc116485546"/>
      <w:bookmarkStart w:id="82" w:name="_Toc117005582"/>
      <w:bookmarkStart w:id="83" w:name="_Toc117006110"/>
      <w:bookmarkStart w:id="84" w:name="_Toc125553250"/>
      <w:bookmarkStart w:id="85"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6"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80"/>
      <w:bookmarkEnd w:id="81"/>
      <w:bookmarkEnd w:id="82"/>
      <w:bookmarkEnd w:id="83"/>
      <w:bookmarkEnd w:id="84"/>
      <w:bookmarkEnd w:id="85"/>
      <w:bookmarkEnd w:id="86"/>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7" w:name="_Toc129862723"/>
      <w:bookmarkStart w:id="88"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7"/>
      <w:r w:rsidR="002846C1" w:rsidRPr="00EF09E5">
        <w:rPr>
          <w:rFonts w:ascii="Times New Roman" w:hAnsi="Times New Roman" w:cs="Times New Roman"/>
          <w:b/>
          <w:bCs/>
          <w:color w:val="auto"/>
          <w:sz w:val="28"/>
          <w:szCs w:val="28"/>
        </w:rPr>
        <w:t>Development methodology</w:t>
      </w:r>
      <w:bookmarkEnd w:id="88"/>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9" w:name="_Toc129862724"/>
      <w:bookmarkStart w:id="90"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9"/>
      <w:bookmarkEnd w:id="90"/>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1" w:name="_Toc129862725"/>
      <w:bookmarkStart w:id="92"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1"/>
      <w:bookmarkEnd w:id="92"/>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3" w:name="_Toc129862726"/>
      <w:bookmarkStart w:id="94"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3"/>
      <w:bookmarkEnd w:id="94"/>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5" w:name="_Toc129862727"/>
      <w:bookmarkStart w:id="96"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5"/>
      <w:bookmarkEnd w:id="96"/>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7" w:name="_Toc129862729"/>
      <w:bookmarkStart w:id="98"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7"/>
      <w:r w:rsidR="002846C1" w:rsidRPr="00EF09E5">
        <w:rPr>
          <w:rFonts w:ascii="Times New Roman" w:hAnsi="Times New Roman" w:cs="Times New Roman"/>
          <w:b/>
          <w:bCs/>
          <w:color w:val="auto"/>
          <w:sz w:val="28"/>
          <w:szCs w:val="28"/>
        </w:rPr>
        <w:t>Project management methodology</w:t>
      </w:r>
      <w:bookmarkEnd w:id="98"/>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9" w:name="_Toc129862730"/>
      <w:bookmarkStart w:id="100"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9"/>
      <w:bookmarkEnd w:id="100"/>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1" w:name="_Toc129862731"/>
      <w:bookmarkStart w:id="102"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1"/>
      <w:bookmarkEnd w:id="102"/>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2AAC80C8" w:rsidR="00D2638E" w:rsidRDefault="00D2638E" w:rsidP="00D2638E">
      <w:pPr>
        <w:pStyle w:val="Caption"/>
        <w:jc w:val="center"/>
        <w:rPr>
          <w:rFonts w:ascii="Times New Roman" w:hAnsi="Times New Roman" w:cs="Times New Roman"/>
          <w:b w:val="0"/>
          <w:bCs w:val="0"/>
          <w:smallCaps w:val="0"/>
          <w:color w:val="auto"/>
          <w:sz w:val="24"/>
          <w:szCs w:val="24"/>
        </w:rPr>
      </w:pPr>
      <w:bookmarkStart w:id="103" w:name="_Toc116400952"/>
      <w:bookmarkStart w:id="104" w:name="_Toc116485554"/>
      <w:bookmarkStart w:id="105" w:name="_Toc117005607"/>
      <w:bookmarkStart w:id="106" w:name="_Toc117006052"/>
      <w:bookmarkStart w:id="107" w:name="_Toc125553254"/>
      <w:bookmarkStart w:id="108"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3"/>
      <w:bookmarkEnd w:id="104"/>
      <w:bookmarkEnd w:id="105"/>
      <w:bookmarkEnd w:id="106"/>
      <w:bookmarkEnd w:id="107"/>
      <w:bookmarkEnd w:id="108"/>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9" w:name="_Toc129862732"/>
      <w:bookmarkStart w:id="110"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9"/>
      <w:bookmarkEnd w:id="110"/>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1" w:name="_Toc115287374"/>
      <w:bookmarkStart w:id="112" w:name="_Toc116485547"/>
      <w:bookmarkStart w:id="113" w:name="_Toc117005583"/>
      <w:bookmarkStart w:id="114" w:name="_Toc117006111"/>
      <w:bookmarkStart w:id="115"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6"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1"/>
      <w:bookmarkEnd w:id="112"/>
      <w:bookmarkEnd w:id="113"/>
      <w:bookmarkEnd w:id="114"/>
      <w:bookmarkEnd w:id="115"/>
      <w:bookmarkEnd w:id="116"/>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7" w:name="_Toc129862745"/>
      <w:bookmarkStart w:id="118"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7"/>
      <w:r w:rsidR="002846C1" w:rsidRPr="00A45744">
        <w:rPr>
          <w:rFonts w:ascii="Times New Roman" w:hAnsi="Times New Roman" w:cs="Times New Roman"/>
          <w:b/>
          <w:bCs/>
          <w:color w:val="auto"/>
          <w:sz w:val="28"/>
          <w:szCs w:val="28"/>
        </w:rPr>
        <w:t>Resources</w:t>
      </w:r>
      <w:bookmarkEnd w:id="118"/>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9" w:name="_Toc129862746"/>
      <w:bookmarkStart w:id="120"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9"/>
      <w:bookmarkEnd w:id="120"/>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1" w:name="_Toc129862747"/>
      <w:bookmarkStart w:id="122"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1"/>
      <w:bookmarkEnd w:id="122"/>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3" w:name="_Toc129862748"/>
      <w:bookmarkStart w:id="124"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3"/>
      <w:bookmarkEnd w:id="124"/>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5" w:name="_Toc129862749"/>
      <w:bookmarkStart w:id="126"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5"/>
      <w:bookmarkEnd w:id="126"/>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7" w:name="_Toc129862750"/>
      <w:bookmarkStart w:id="128"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7"/>
      <w:r w:rsidR="002846C1" w:rsidRPr="005F5AC3">
        <w:rPr>
          <w:rFonts w:ascii="Times New Roman" w:hAnsi="Times New Roman" w:cs="Times New Roman"/>
          <w:b/>
          <w:bCs/>
          <w:color w:val="auto"/>
          <w:sz w:val="28"/>
          <w:szCs w:val="28"/>
        </w:rPr>
        <w:t>Risks &amp; mitigation</w:t>
      </w:r>
      <w:bookmarkEnd w:id="128"/>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9" w:name="_Toc115287375"/>
      <w:bookmarkStart w:id="130" w:name="_Toc116485548"/>
      <w:bookmarkStart w:id="131" w:name="_Toc117005584"/>
      <w:bookmarkStart w:id="132" w:name="_Toc117006112"/>
      <w:bookmarkStart w:id="133" w:name="_Toc125553252"/>
      <w:bookmarkStart w:id="134"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9"/>
      <w:bookmarkEnd w:id="130"/>
      <w:bookmarkEnd w:id="131"/>
      <w:bookmarkEnd w:id="132"/>
      <w:bookmarkEnd w:id="133"/>
      <w:bookmarkEnd w:id="134"/>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5"/>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6" w:name="_Toc125663096"/>
      <w:bookmarkStart w:id="137"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6"/>
      <w:bookmarkEnd w:id="137"/>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8" w:name="_Toc125556177"/>
      <w:bookmarkStart w:id="139" w:name="_Toc125663097"/>
      <w:bookmarkStart w:id="140" w:name="_Toc132325826"/>
      <w:r w:rsidRPr="006B7647">
        <w:rPr>
          <w:rFonts w:ascii="Times New Roman Regular" w:hAnsi="Times New Roman Regular" w:cs="Times New Roman Regular"/>
          <w:b/>
          <w:bCs/>
          <w:color w:val="auto"/>
          <w:sz w:val="28"/>
          <w:szCs w:val="28"/>
        </w:rPr>
        <w:t xml:space="preserve">4.1 </w:t>
      </w:r>
      <w:bookmarkEnd w:id="138"/>
      <w:r w:rsidRPr="006B7647">
        <w:rPr>
          <w:rFonts w:ascii="Times New Roman Regular" w:hAnsi="Times New Roman Regular" w:cs="Times New Roman Regular"/>
          <w:b/>
          <w:bCs/>
          <w:color w:val="auto"/>
          <w:sz w:val="28"/>
          <w:szCs w:val="28"/>
        </w:rPr>
        <w:t>Chapter overview</w:t>
      </w:r>
      <w:bookmarkEnd w:id="139"/>
      <w:bookmarkEnd w:id="140"/>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8"/>
      <w:bookmarkStart w:id="142" w:name="_Toc125663098"/>
      <w:bookmarkStart w:id="143" w:name="_Toc132325827"/>
      <w:r w:rsidRPr="006B7647">
        <w:rPr>
          <w:rFonts w:ascii="Times New Roman Regular" w:hAnsi="Times New Roman Regular" w:cs="Times New Roman Regular"/>
          <w:b/>
          <w:bCs/>
          <w:color w:val="auto"/>
          <w:sz w:val="28"/>
          <w:szCs w:val="28"/>
        </w:rPr>
        <w:t xml:space="preserve">4.2 </w:t>
      </w:r>
      <w:bookmarkEnd w:id="141"/>
      <w:r w:rsidRPr="006B7647">
        <w:rPr>
          <w:rFonts w:ascii="Times New Roman Regular" w:hAnsi="Times New Roman Regular" w:cs="Times New Roman Regular"/>
          <w:b/>
          <w:bCs/>
          <w:color w:val="auto"/>
          <w:sz w:val="28"/>
          <w:szCs w:val="28"/>
        </w:rPr>
        <w:t>Rich picture</w:t>
      </w:r>
      <w:bookmarkEnd w:id="142"/>
      <w:bookmarkEnd w:id="143"/>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577623D5"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4" w:name="_Toc121070275"/>
      <w:bookmarkStart w:id="145"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5</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4"/>
      <w:bookmarkEnd w:id="145"/>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6" w:name="_Toc125556179"/>
      <w:bookmarkStart w:id="147" w:name="_Toc125663099"/>
      <w:bookmarkStart w:id="148" w:name="_Toc132325828"/>
      <w:r w:rsidRPr="00BD1851">
        <w:rPr>
          <w:rFonts w:ascii="Times New Roman Regular" w:hAnsi="Times New Roman Regular" w:cs="Times New Roman Regular"/>
          <w:b/>
          <w:bCs/>
          <w:color w:val="auto"/>
          <w:sz w:val="28"/>
          <w:szCs w:val="28"/>
        </w:rPr>
        <w:t xml:space="preserve">4.3 </w:t>
      </w:r>
      <w:bookmarkEnd w:id="146"/>
      <w:r w:rsidRPr="00BD1851">
        <w:rPr>
          <w:rFonts w:ascii="Times New Roman Regular" w:hAnsi="Times New Roman Regular" w:cs="Times New Roman Regular"/>
          <w:b/>
          <w:bCs/>
          <w:color w:val="auto"/>
          <w:sz w:val="28"/>
          <w:szCs w:val="28"/>
        </w:rPr>
        <w:t>Stakeholder analysis</w:t>
      </w:r>
      <w:bookmarkEnd w:id="147"/>
      <w:bookmarkEnd w:id="148"/>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9" w:name="_Toc125663100"/>
      <w:bookmarkStart w:id="150" w:name="_Toc125556180"/>
      <w:bookmarkStart w:id="151" w:name="_Toc132325829"/>
      <w:r w:rsidRPr="00BD1851">
        <w:rPr>
          <w:rFonts w:ascii="Times New Roman Regular" w:hAnsi="Times New Roman Regular" w:cs="Times New Roman Regular"/>
          <w:b/>
          <w:bCs/>
          <w:color w:val="auto"/>
          <w:sz w:val="24"/>
          <w:szCs w:val="24"/>
        </w:rPr>
        <w:t>4.3.1 Stakeholder onion model</w:t>
      </w:r>
      <w:bookmarkEnd w:id="149"/>
      <w:bookmarkEnd w:id="150"/>
      <w:bookmarkEnd w:id="151"/>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67837804"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2" w:name="_Toc121070276"/>
      <w:bookmarkStart w:id="153"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2"/>
      <w:bookmarkEnd w:id="153"/>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2325830"/>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8"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7"/>
      <w:bookmarkEnd w:id="158"/>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2325831"/>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2" w:name="_Toc121126699"/>
      <w:bookmarkStart w:id="163"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2"/>
      <w:bookmarkEnd w:id="163"/>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4" w:name="_4.5_Discussion_of"/>
      <w:bookmarkStart w:id="165" w:name="_Toc125556183"/>
      <w:bookmarkStart w:id="166" w:name="_Toc125663103"/>
      <w:bookmarkStart w:id="167" w:name="_Toc132325832"/>
      <w:bookmarkEnd w:id="164"/>
      <w:r w:rsidRPr="00D3104C">
        <w:rPr>
          <w:rFonts w:ascii="Times New Roman Regular" w:hAnsi="Times New Roman Regular" w:cs="Times New Roman Regular"/>
          <w:b/>
          <w:bCs/>
          <w:color w:val="auto"/>
          <w:sz w:val="28"/>
          <w:szCs w:val="28"/>
        </w:rPr>
        <w:lastRenderedPageBreak/>
        <w:t xml:space="preserve">4.5 </w:t>
      </w:r>
      <w:bookmarkEnd w:id="165"/>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6"/>
      <w:bookmarkEnd w:id="167"/>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8" w:name="_Toc125556184"/>
      <w:bookmarkStart w:id="169" w:name="_Toc125663104"/>
      <w:bookmarkStart w:id="170" w:name="_Toc132325833"/>
      <w:r w:rsidRPr="00D3104C">
        <w:rPr>
          <w:rFonts w:ascii="Times New Roman Regular" w:hAnsi="Times New Roman Regular" w:cs="Times New Roman Regular"/>
          <w:b/>
          <w:bCs/>
          <w:color w:val="auto"/>
          <w:sz w:val="24"/>
          <w:szCs w:val="24"/>
        </w:rPr>
        <w:t>4.5.1 Literature review</w:t>
      </w:r>
      <w:bookmarkEnd w:id="168"/>
      <w:bookmarkEnd w:id="169"/>
      <w:bookmarkEnd w:id="170"/>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1"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1"/>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2" w:name="_Toc125663105"/>
      <w:bookmarkStart w:id="173" w:name="_Toc125556185"/>
      <w:bookmarkStart w:id="174" w:name="_Toc132325834"/>
      <w:r w:rsidRPr="00D3104C">
        <w:rPr>
          <w:rFonts w:ascii="Times New Roman Regular" w:hAnsi="Times New Roman Regular" w:cs="Times New Roman Regular"/>
          <w:b/>
          <w:bCs/>
          <w:color w:val="auto"/>
          <w:sz w:val="24"/>
          <w:szCs w:val="24"/>
        </w:rPr>
        <w:lastRenderedPageBreak/>
        <w:t xml:space="preserve">4.5.2 </w:t>
      </w:r>
      <w:bookmarkEnd w:id="172"/>
      <w:bookmarkEnd w:id="173"/>
      <w:bookmarkEnd w:id="174"/>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5"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6"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5"/>
      <w:bookmarkEnd w:id="176"/>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7" w:name="_Toc125556187"/>
      <w:bookmarkStart w:id="178" w:name="_Toc125663107"/>
      <w:bookmarkStart w:id="179" w:name="_Toc132325835"/>
      <w:r w:rsidRPr="00135C0E">
        <w:rPr>
          <w:rFonts w:ascii="Times New Roman Regular" w:hAnsi="Times New Roman Regular" w:cs="Times New Roman Regular"/>
          <w:b/>
          <w:bCs/>
          <w:color w:val="auto"/>
          <w:sz w:val="24"/>
          <w:szCs w:val="24"/>
        </w:rPr>
        <w:t>4.5.3 Interviews</w:t>
      </w:r>
      <w:bookmarkEnd w:id="177"/>
      <w:bookmarkEnd w:id="178"/>
      <w:bookmarkEnd w:id="179"/>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80" w:name="_Toc125663106"/>
      <w:bookmarkStart w:id="181"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2" w:name="_Toc121126702"/>
      <w:bookmarkStart w:id="183"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2"/>
      <w:bookmarkEnd w:id="183"/>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4" w:name="_Toc132325836"/>
      <w:r w:rsidRPr="00135C0E">
        <w:rPr>
          <w:rFonts w:ascii="Times New Roman Regular" w:hAnsi="Times New Roman Regular" w:cs="Times New Roman Regular"/>
          <w:b/>
          <w:bCs/>
          <w:color w:val="auto"/>
          <w:sz w:val="24"/>
          <w:szCs w:val="24"/>
        </w:rPr>
        <w:t>4.5.4 Survey</w:t>
      </w:r>
      <w:bookmarkEnd w:id="180"/>
      <w:bookmarkEnd w:id="181"/>
      <w:bookmarkEnd w:id="184"/>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5" w:name="_Toc126793286"/>
      <w:bookmarkStart w:id="186" w:name="_Toc125556188"/>
      <w:bookmarkStart w:id="187"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8"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8"/>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9"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6"/>
      <w:bookmarkEnd w:id="187"/>
      <w:bookmarkEnd w:id="189"/>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90" w:name="_Toc121126703"/>
      <w:bookmarkStart w:id="191"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90"/>
      <w:bookmarkEnd w:id="191"/>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2"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3" w:name="_Toc132325838"/>
      <w:r w:rsidRPr="00A976CF">
        <w:rPr>
          <w:rFonts w:ascii="Times New Roman Regular" w:hAnsi="Times New Roman Regular" w:cs="Times New Roman Regular"/>
          <w:b/>
          <w:bCs/>
          <w:color w:val="auto"/>
          <w:sz w:val="24"/>
          <w:szCs w:val="24"/>
        </w:rPr>
        <w:lastRenderedPageBreak/>
        <w:t>4.5.6 Summary of findings</w:t>
      </w:r>
      <w:bookmarkEnd w:id="192"/>
      <w:bookmarkEnd w:id="193"/>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4"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4"/>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5" w:name="_4.6_Context_diagram"/>
      <w:bookmarkStart w:id="196" w:name="_Toc125556190"/>
      <w:bookmarkStart w:id="197" w:name="_Toc125663110"/>
      <w:bookmarkStart w:id="198" w:name="_Toc132325839"/>
      <w:bookmarkEnd w:id="195"/>
      <w:r w:rsidRPr="00A976CF">
        <w:rPr>
          <w:rFonts w:ascii="Times New Roman Regular" w:hAnsi="Times New Roman Regular" w:cs="Times New Roman Regular"/>
          <w:b/>
          <w:bCs/>
          <w:color w:val="auto"/>
          <w:sz w:val="28"/>
          <w:szCs w:val="28"/>
        </w:rPr>
        <w:lastRenderedPageBreak/>
        <w:t xml:space="preserve">4.6 </w:t>
      </w:r>
      <w:bookmarkEnd w:id="196"/>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7"/>
      <w:bookmarkEnd w:id="198"/>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2AEF02A9"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9" w:name="_Toc121070277"/>
      <w:bookmarkStart w:id="200"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9"/>
      <w:bookmarkEnd w:id="200"/>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1" w:name="_Toc125556191"/>
      <w:bookmarkStart w:id="202" w:name="_Toc125663111"/>
      <w:bookmarkStart w:id="203" w:name="_Toc132325840"/>
      <w:r w:rsidRPr="00A976CF">
        <w:rPr>
          <w:rFonts w:ascii="Times New Roman Regular" w:hAnsi="Times New Roman Regular" w:cs="Times New Roman Regular"/>
          <w:b/>
          <w:bCs/>
          <w:color w:val="auto"/>
          <w:sz w:val="28"/>
          <w:szCs w:val="28"/>
        </w:rPr>
        <w:t xml:space="preserve">4.7 </w:t>
      </w:r>
      <w:bookmarkEnd w:id="201"/>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2"/>
      <w:bookmarkEnd w:id="203"/>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469A4C8F"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4" w:name="_Toc121070278"/>
      <w:bookmarkStart w:id="205"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4"/>
      <w:bookmarkEnd w:id="205"/>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6" w:name="_Toc125556192"/>
      <w:bookmarkStart w:id="207" w:name="_Toc125663112"/>
      <w:bookmarkStart w:id="208" w:name="_Toc132325841"/>
      <w:r w:rsidRPr="00844835">
        <w:rPr>
          <w:rFonts w:ascii="Times New Roman Regular" w:hAnsi="Times New Roman Regular" w:cs="Times New Roman Regular"/>
          <w:b/>
          <w:bCs/>
          <w:color w:val="auto"/>
          <w:sz w:val="28"/>
          <w:szCs w:val="28"/>
        </w:rPr>
        <w:lastRenderedPageBreak/>
        <w:t xml:space="preserve">4.8 </w:t>
      </w:r>
      <w:bookmarkEnd w:id="206"/>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7"/>
      <w:bookmarkEnd w:id="208"/>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9"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9"/>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0" w:name="_Toc125556193"/>
      <w:bookmarkStart w:id="211" w:name="_Toc125663113"/>
      <w:bookmarkStart w:id="212" w:name="_Toc132325842"/>
      <w:r w:rsidRPr="007D5D49">
        <w:rPr>
          <w:rFonts w:ascii="Times New Roman Regular" w:hAnsi="Times New Roman Regular" w:cs="Times New Roman Regular"/>
          <w:b/>
          <w:bCs/>
          <w:color w:val="auto"/>
          <w:sz w:val="28"/>
          <w:szCs w:val="28"/>
        </w:rPr>
        <w:t xml:space="preserve">4.9 </w:t>
      </w:r>
      <w:bookmarkEnd w:id="210"/>
      <w:r w:rsidRPr="007D5D49">
        <w:rPr>
          <w:rFonts w:ascii="Times New Roman Regular" w:hAnsi="Times New Roman Regular" w:cs="Times New Roman Regular"/>
          <w:b/>
          <w:bCs/>
          <w:color w:val="auto"/>
          <w:sz w:val="28"/>
          <w:szCs w:val="28"/>
        </w:rPr>
        <w:t>Requirements</w:t>
      </w:r>
      <w:bookmarkEnd w:id="211"/>
      <w:bookmarkEnd w:id="212"/>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3" w:name="_4.9.1_Functional_requirements"/>
      <w:bookmarkStart w:id="214" w:name="_Toc125663114"/>
      <w:bookmarkStart w:id="215" w:name="_Toc125556194"/>
      <w:bookmarkStart w:id="216" w:name="_Toc132325843"/>
      <w:bookmarkEnd w:id="213"/>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4"/>
      <w:bookmarkEnd w:id="215"/>
      <w:bookmarkEnd w:id="216"/>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7" w:name="_Toc121126707"/>
      <w:bookmarkStart w:id="218"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7"/>
      <w:bookmarkEnd w:id="218"/>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9" w:name="_Toc125556195"/>
            <w:bookmarkStart w:id="220"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1"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9"/>
      <w:bookmarkEnd w:id="220"/>
      <w:bookmarkEnd w:id="221"/>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2" w:name="_Toc121126708"/>
      <w:bookmarkStart w:id="223"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2"/>
      <w:bookmarkEnd w:id="223"/>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4" w:name="_Toc125556196"/>
      <w:bookmarkStart w:id="225" w:name="_Toc125663116"/>
      <w:bookmarkStart w:id="226" w:name="_Toc132325845"/>
      <w:r w:rsidRPr="00D8178B">
        <w:rPr>
          <w:rFonts w:ascii="Times New Roman Regular" w:hAnsi="Times New Roman Regular" w:cs="Times New Roman Regular"/>
          <w:b/>
          <w:bCs/>
          <w:color w:val="auto"/>
          <w:sz w:val="28"/>
          <w:szCs w:val="28"/>
        </w:rPr>
        <w:t xml:space="preserve">4.10 </w:t>
      </w:r>
      <w:bookmarkEnd w:id="224"/>
      <w:r w:rsidRPr="00D8178B">
        <w:rPr>
          <w:rFonts w:ascii="Times New Roman Regular" w:hAnsi="Times New Roman Regular" w:cs="Times New Roman Regular"/>
          <w:b/>
          <w:bCs/>
          <w:color w:val="auto"/>
          <w:sz w:val="28"/>
          <w:szCs w:val="28"/>
        </w:rPr>
        <w:t>Chapter summary</w:t>
      </w:r>
      <w:bookmarkEnd w:id="225"/>
      <w:bookmarkEnd w:id="226"/>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 xml:space="preserve">To illustrate how the system interacts with society and the system stakeholders in this chapter, a Rich Picture Diagram was developed. The </w:t>
      </w:r>
      <w:proofErr w:type="spellStart"/>
      <w:r w:rsidRPr="00673EBD">
        <w:rPr>
          <w:rFonts w:ascii="Times New Roman Regular" w:hAnsi="Times New Roman Regular" w:cs="Times New Roman Regular"/>
          <w:sz w:val="24"/>
          <w:szCs w:val="24"/>
        </w:rPr>
        <w:t>Saunder's</w:t>
      </w:r>
      <w:proofErr w:type="spellEnd"/>
      <w:r w:rsidRPr="00673EBD">
        <w:rPr>
          <w:rFonts w:ascii="Times New Roman Regular" w:hAnsi="Times New Roman Regular" w:cs="Times New Roman Regular"/>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7" w:name="_Toc132325846"/>
      <w:r w:rsidRPr="00AD16ED">
        <w:rPr>
          <w:rFonts w:ascii="Times New Roman" w:hAnsi="Times New Roman" w:cs="Times New Roman"/>
          <w:b/>
          <w:bCs/>
          <w:color w:val="auto"/>
          <w:sz w:val="32"/>
          <w:szCs w:val="32"/>
        </w:rPr>
        <w:lastRenderedPageBreak/>
        <w:t>CHAPTER 05. SOCIAL, LEGAL, ETHICAL &amp; PROFESSIONAL ISSUES</w:t>
      </w:r>
      <w:bookmarkEnd w:id="227"/>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8" w:name="_Toc132325847"/>
      <w:r w:rsidRPr="00F5321C">
        <w:rPr>
          <w:rFonts w:ascii="Times New Roman" w:hAnsi="Times New Roman" w:cs="Times New Roman"/>
          <w:b/>
          <w:bCs/>
          <w:color w:val="auto"/>
          <w:sz w:val="28"/>
          <w:szCs w:val="28"/>
        </w:rPr>
        <w:t>5.1 Chapter overview</w:t>
      </w:r>
      <w:bookmarkEnd w:id="228"/>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9"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9"/>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30"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30"/>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1" w:name="_Toc132325849"/>
      <w:r w:rsidRPr="00465CBC">
        <w:rPr>
          <w:rFonts w:ascii="Times New Roman" w:hAnsi="Times New Roman" w:cs="Times New Roman"/>
          <w:b/>
          <w:bCs/>
          <w:color w:val="auto"/>
          <w:sz w:val="28"/>
          <w:szCs w:val="28"/>
        </w:rPr>
        <w:t>5.3 Chapter summary</w:t>
      </w:r>
      <w:bookmarkEnd w:id="231"/>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2" w:name="_Toc125663117"/>
      <w:bookmarkStart w:id="233"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2"/>
      <w:bookmarkEnd w:id="233"/>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4" w:name="_Toc125556612"/>
      <w:bookmarkStart w:id="235" w:name="_Toc125663118"/>
      <w:bookmarkStart w:id="236" w:name="_Toc132325851"/>
      <w:r w:rsidRPr="00733888">
        <w:rPr>
          <w:rFonts w:ascii="Times New Roman Regular" w:hAnsi="Times New Roman Regular" w:cs="Times New Roman Regular"/>
          <w:b/>
          <w:bCs/>
          <w:color w:val="auto"/>
          <w:sz w:val="28"/>
          <w:szCs w:val="28"/>
        </w:rPr>
        <w:t xml:space="preserve">6.1 </w:t>
      </w:r>
      <w:bookmarkEnd w:id="234"/>
      <w:r w:rsidRPr="00733888">
        <w:rPr>
          <w:rFonts w:ascii="Times New Roman Regular" w:hAnsi="Times New Roman Regular" w:cs="Times New Roman Regular"/>
          <w:b/>
          <w:bCs/>
          <w:color w:val="auto"/>
          <w:sz w:val="28"/>
          <w:szCs w:val="28"/>
        </w:rPr>
        <w:t>Chapter overview</w:t>
      </w:r>
      <w:bookmarkEnd w:id="235"/>
      <w:bookmarkEnd w:id="236"/>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7" w:name="_6.2_Design_goals"/>
      <w:bookmarkStart w:id="238" w:name="_Toc125556613"/>
      <w:bookmarkStart w:id="239" w:name="_Toc125663119"/>
      <w:bookmarkStart w:id="240" w:name="_Toc132325852"/>
      <w:bookmarkEnd w:id="237"/>
      <w:r w:rsidRPr="00733888">
        <w:rPr>
          <w:rFonts w:ascii="Times New Roman Regular" w:hAnsi="Times New Roman Regular" w:cs="Times New Roman Regular"/>
          <w:b/>
          <w:bCs/>
          <w:color w:val="auto"/>
          <w:sz w:val="28"/>
          <w:szCs w:val="28"/>
        </w:rPr>
        <w:t xml:space="preserve">6.2 </w:t>
      </w:r>
      <w:bookmarkEnd w:id="238"/>
      <w:r w:rsidRPr="00733888">
        <w:rPr>
          <w:rFonts w:ascii="Times New Roman Regular" w:hAnsi="Times New Roman Regular" w:cs="Times New Roman Regular"/>
          <w:b/>
          <w:bCs/>
          <w:color w:val="auto"/>
          <w:sz w:val="28"/>
          <w:szCs w:val="28"/>
        </w:rPr>
        <w:t>Design goals</w:t>
      </w:r>
      <w:bookmarkEnd w:id="239"/>
      <w:bookmarkEnd w:id="240"/>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1" w:name="_6.3_System_architecture"/>
      <w:bookmarkStart w:id="242" w:name="_Toc121648768"/>
      <w:bookmarkStart w:id="243" w:name="_Toc126793279"/>
      <w:bookmarkStart w:id="244" w:name="_Toc125556614"/>
      <w:bookmarkStart w:id="245" w:name="_Toc125663120"/>
      <w:bookmarkStart w:id="246" w:name="_Toc132325853"/>
      <w:bookmarkEnd w:id="241"/>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2"/>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3"/>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4"/>
      <w:bookmarkEnd w:id="245"/>
      <w:bookmarkEnd w:id="246"/>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7" w:name="_Toc125663121"/>
      <w:bookmarkStart w:id="248"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7"/>
      <w:bookmarkEnd w:id="248"/>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5490593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9" w:name="_Toc121649174"/>
      <w:bookmarkStart w:id="250"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9"/>
      <w:bookmarkEnd w:id="250"/>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1" w:name="_Toc125663122"/>
      <w:bookmarkStart w:id="252"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1"/>
      <w:bookmarkEnd w:id="252"/>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3" w:name="_Toc125556615"/>
      <w:bookmarkStart w:id="254" w:name="_Toc125663123"/>
      <w:bookmarkStart w:id="255"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3"/>
      <w:bookmarkEnd w:id="254"/>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5"/>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6" w:name="_Toc125663124"/>
      <w:bookmarkStart w:id="257" w:name="_Toc125556616"/>
      <w:bookmarkStart w:id="258"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6"/>
      <w:bookmarkEnd w:id="257"/>
      <w:bookmarkEnd w:id="258"/>
    </w:p>
    <w:p w14:paraId="417FC31A" w14:textId="77777777" w:rsidR="00347808" w:rsidRDefault="00347808" w:rsidP="00347808">
      <w:pPr>
        <w:spacing w:line="360" w:lineRule="auto"/>
        <w:jc w:val="both"/>
        <w:rPr>
          <w:rFonts w:ascii="Times New Roman" w:hAnsi="Times New Roman" w:cs="Times New Roman"/>
          <w:sz w:val="24"/>
          <w:szCs w:val="24"/>
        </w:rPr>
      </w:pPr>
      <w:bookmarkStart w:id="259" w:name="_Toc125663125"/>
      <w:bookmarkStart w:id="260"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9"/>
      <w:bookmarkEnd w:id="260"/>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1" w:name="_Toc125556617"/>
      <w:bookmarkStart w:id="262" w:name="_Toc125663126"/>
      <w:bookmarkStart w:id="263"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1"/>
      <w:r w:rsidRPr="00AE05E3">
        <w:rPr>
          <w:rFonts w:ascii="Times New Roman Regular" w:hAnsi="Times New Roman Regular" w:cs="Times New Roman Regular"/>
          <w:b/>
          <w:bCs/>
          <w:color w:val="auto"/>
          <w:sz w:val="24"/>
          <w:szCs w:val="24"/>
        </w:rPr>
        <w:t>s</w:t>
      </w:r>
      <w:bookmarkEnd w:id="262"/>
      <w:bookmarkEnd w:id="263"/>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4" w:name="_Toc125663127"/>
      <w:bookmarkStart w:id="265"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4"/>
      <w:bookmarkEnd w:id="265"/>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77777777"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6"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6"/>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7" w:name="_Toc125663128"/>
      <w:bookmarkStart w:id="268"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7"/>
      <w:bookmarkEnd w:id="268"/>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55DC35B0"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9" w:name="_Toc121649176"/>
      <w:bookmarkStart w:id="270"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9"/>
      <w:bookmarkEnd w:id="270"/>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1" w:name="_Toc125556621"/>
      <w:bookmarkStart w:id="272" w:name="_Toc125663134"/>
      <w:bookmarkStart w:id="273" w:name="_Toc132325866"/>
      <w:r w:rsidRPr="00B63F0A">
        <w:rPr>
          <w:rFonts w:ascii="Times New Roman Regular" w:hAnsi="Times New Roman Regular" w:cs="Times New Roman Regular"/>
          <w:b/>
          <w:bCs/>
          <w:color w:val="auto"/>
          <w:sz w:val="24"/>
          <w:szCs w:val="24"/>
        </w:rPr>
        <w:t>6.5.4 UI design</w:t>
      </w:r>
      <w:bookmarkEnd w:id="271"/>
      <w:bookmarkEnd w:id="272"/>
      <w:bookmarkEnd w:id="273"/>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4" w:name="_Toc125556622"/>
      <w:bookmarkStart w:id="275" w:name="_Toc125663133"/>
      <w:bookmarkStart w:id="276"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4"/>
      <w:r w:rsidRPr="00B63F0A">
        <w:rPr>
          <w:rFonts w:ascii="Times New Roman Regular" w:hAnsi="Times New Roman Regular" w:cs="Times New Roman Regular"/>
          <w:b/>
          <w:bCs/>
          <w:color w:val="auto"/>
          <w:sz w:val="24"/>
          <w:szCs w:val="24"/>
        </w:rPr>
        <w:t>activity diagram</w:t>
      </w:r>
      <w:bookmarkEnd w:id="275"/>
      <w:bookmarkEnd w:id="276"/>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40E96169"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7" w:name="_Toc121649177"/>
      <w:bookmarkStart w:id="278"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7"/>
      <w:bookmarkEnd w:id="278"/>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6623"/>
      <w:bookmarkStart w:id="280" w:name="_Toc125663135"/>
      <w:bookmarkStart w:id="281" w:name="_Toc132325868"/>
      <w:r w:rsidRPr="00B63F0A">
        <w:rPr>
          <w:rFonts w:ascii="Times New Roman Regular" w:hAnsi="Times New Roman Regular" w:cs="Times New Roman Regular"/>
          <w:b/>
          <w:bCs/>
          <w:color w:val="auto"/>
          <w:sz w:val="28"/>
          <w:szCs w:val="28"/>
        </w:rPr>
        <w:t xml:space="preserve">6.6 </w:t>
      </w:r>
      <w:bookmarkEnd w:id="279"/>
      <w:r w:rsidRPr="00B63F0A">
        <w:rPr>
          <w:rFonts w:ascii="Times New Roman Regular" w:hAnsi="Times New Roman Regular" w:cs="Times New Roman Regular"/>
          <w:b/>
          <w:bCs/>
          <w:color w:val="auto"/>
          <w:sz w:val="28"/>
          <w:szCs w:val="28"/>
        </w:rPr>
        <w:t>Chapter summary</w:t>
      </w:r>
      <w:bookmarkEnd w:id="280"/>
      <w:bookmarkEnd w:id="281"/>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2" w:name="_Toc125663136"/>
      <w:bookmarkStart w:id="283"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2"/>
      <w:bookmarkEnd w:id="283"/>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4" w:name="_Toc125557607"/>
      <w:bookmarkStart w:id="285" w:name="_Toc125663137"/>
      <w:bookmarkStart w:id="286" w:name="_Toc132325870"/>
      <w:r w:rsidRPr="00C0694D">
        <w:rPr>
          <w:rFonts w:ascii="Times New Roman Regular" w:hAnsi="Times New Roman Regular" w:cs="Times New Roman Regular"/>
          <w:b/>
          <w:bCs/>
          <w:color w:val="auto"/>
          <w:sz w:val="28"/>
          <w:szCs w:val="28"/>
        </w:rPr>
        <w:t xml:space="preserve">7.1 </w:t>
      </w:r>
      <w:bookmarkEnd w:id="284"/>
      <w:r w:rsidRPr="00C0694D">
        <w:rPr>
          <w:rFonts w:ascii="Times New Roman Regular" w:hAnsi="Times New Roman Regular" w:cs="Times New Roman Regular"/>
          <w:b/>
          <w:bCs/>
          <w:color w:val="auto"/>
          <w:sz w:val="28"/>
          <w:szCs w:val="28"/>
        </w:rPr>
        <w:t>Chapter overview</w:t>
      </w:r>
      <w:bookmarkEnd w:id="285"/>
      <w:bookmarkEnd w:id="286"/>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7" w:name="_Toc125557608"/>
      <w:bookmarkStart w:id="288" w:name="_Toc125663138"/>
      <w:bookmarkStart w:id="289" w:name="_Toc132325871"/>
      <w:r w:rsidRPr="00C0694D">
        <w:rPr>
          <w:rFonts w:ascii="Times New Roman Regular" w:hAnsi="Times New Roman Regular" w:cs="Times New Roman Regular"/>
          <w:b/>
          <w:bCs/>
          <w:color w:val="auto"/>
          <w:sz w:val="28"/>
          <w:szCs w:val="28"/>
        </w:rPr>
        <w:t xml:space="preserve">7.2 </w:t>
      </w:r>
      <w:bookmarkEnd w:id="287"/>
      <w:r w:rsidRPr="00C0694D">
        <w:rPr>
          <w:rFonts w:ascii="Times New Roman Regular" w:hAnsi="Times New Roman Regular" w:cs="Times New Roman Regular"/>
          <w:b/>
          <w:bCs/>
          <w:color w:val="auto"/>
          <w:sz w:val="28"/>
          <w:szCs w:val="28"/>
        </w:rPr>
        <w:t>Technology selection</w:t>
      </w:r>
      <w:bookmarkEnd w:id="288"/>
      <w:bookmarkEnd w:id="289"/>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90" w:name="_Toc125663139"/>
      <w:bookmarkStart w:id="291" w:name="_Toc125557609"/>
      <w:bookmarkStart w:id="292" w:name="_Toc132325872"/>
      <w:r w:rsidRPr="00C0694D">
        <w:rPr>
          <w:rFonts w:ascii="Times New Roman Regular" w:hAnsi="Times New Roman Regular" w:cs="Times New Roman Regular"/>
          <w:b/>
          <w:bCs/>
          <w:color w:val="auto"/>
          <w:sz w:val="24"/>
          <w:szCs w:val="24"/>
        </w:rPr>
        <w:t>7.2.1 Technology stack</w:t>
      </w:r>
      <w:bookmarkEnd w:id="290"/>
      <w:bookmarkEnd w:id="291"/>
      <w:bookmarkEnd w:id="292"/>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200056A2"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3" w:name="_Toc124969354"/>
      <w:bookmarkStart w:id="294"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3</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3"/>
      <w:bookmarkEnd w:id="294"/>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5" w:name="_Toc125557610"/>
      <w:bookmarkStart w:id="296" w:name="_Toc125663140"/>
      <w:bookmarkStart w:id="297" w:name="_Toc132325873"/>
      <w:r w:rsidRPr="00C0694D">
        <w:rPr>
          <w:rFonts w:ascii="Times New Roman Regular" w:hAnsi="Times New Roman Regular" w:cs="Times New Roman Regular"/>
          <w:b/>
          <w:bCs/>
          <w:color w:val="auto"/>
          <w:sz w:val="24"/>
          <w:szCs w:val="24"/>
        </w:rPr>
        <w:t xml:space="preserve">7.2.2 </w:t>
      </w:r>
      <w:bookmarkEnd w:id="295"/>
      <w:bookmarkEnd w:id="296"/>
      <w:bookmarkEnd w:id="297"/>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8"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8"/>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9" w:name="_Toc125663141"/>
      <w:bookmarkStart w:id="300" w:name="_Toc125557611"/>
      <w:bookmarkStart w:id="301"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9"/>
      <w:bookmarkEnd w:id="300"/>
      <w:bookmarkEnd w:id="301"/>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2" w:name="_Toc125557612"/>
      <w:bookmarkStart w:id="303" w:name="_Toc125663142"/>
      <w:bookmarkStart w:id="304"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2"/>
      <w:bookmarkEnd w:id="303"/>
      <w:bookmarkEnd w:id="304"/>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5"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5"/>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520140">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w:t>
            </w:r>
            <w:r w:rsidRPr="00A1589A">
              <w:rPr>
                <w:rFonts w:ascii="Times New Roman" w:hAnsi="Times New Roman" w:cs="Times New Roman"/>
                <w:sz w:val="24"/>
                <w:szCs w:val="24"/>
              </w:rPr>
              <w:lastRenderedPageBreak/>
              <w:t>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680ACCBD" w14:textId="77777777" w:rsidR="007A7F11" w:rsidRDefault="007A7F11" w:rsidP="007A7F11">
      <w:pPr>
        <w:spacing w:line="360" w:lineRule="auto"/>
        <w:jc w:val="both"/>
        <w:rPr>
          <w:rFonts w:ascii="Times New Roman" w:hAnsi="Times New Roman" w:cs="Times New Roman"/>
          <w:b/>
          <w:bCs/>
          <w:sz w:val="24"/>
          <w:szCs w:val="24"/>
        </w:rPr>
      </w:pPr>
    </w:p>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6" w:name="_Toc125557616"/>
      <w:bookmarkStart w:id="307" w:name="_Toc125663146"/>
      <w:bookmarkStart w:id="308" w:name="_Toc132325879"/>
      <w:r w:rsidRPr="00C0694D">
        <w:rPr>
          <w:rFonts w:ascii="Times New Roman Regular" w:hAnsi="Times New Roman Regular" w:cs="Times New Roman Regular"/>
          <w:b/>
          <w:bCs/>
          <w:color w:val="auto"/>
          <w:sz w:val="24"/>
          <w:szCs w:val="24"/>
        </w:rPr>
        <w:t xml:space="preserve">7.2.5 </w:t>
      </w:r>
      <w:bookmarkEnd w:id="306"/>
      <w:bookmarkEnd w:id="307"/>
      <w:bookmarkEnd w:id="308"/>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9" w:name="_Toc124969340"/>
      <w:bookmarkStart w:id="310"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9"/>
      <w:bookmarkEnd w:id="310"/>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52014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xios</w:t>
            </w:r>
            <w:proofErr w:type="spellEnd"/>
          </w:p>
        </w:tc>
        <w:tc>
          <w:tcPr>
            <w:tcW w:w="7375" w:type="dxa"/>
          </w:tcPr>
          <w:p w14:paraId="2435BC4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3808D401" w14:textId="246E0E69" w:rsidR="00B40933" w:rsidRDefault="00B40933">
      <w:pPr>
        <w:spacing w:line="360" w:lineRule="auto"/>
        <w:jc w:val="both"/>
        <w:rPr>
          <w:rFonts w:ascii="Times New Roman Regular" w:hAnsi="Times New Roman Regular" w:cs="Times New Roman Regular" w:hint="eastAsia"/>
          <w:sz w:val="24"/>
          <w:szCs w:val="24"/>
        </w:rPr>
      </w:pPr>
    </w:p>
    <w:p w14:paraId="2D2B9DE6" w14:textId="7D554C87" w:rsidR="00C65228" w:rsidRDefault="00C65228">
      <w:pPr>
        <w:spacing w:line="360" w:lineRule="auto"/>
        <w:jc w:val="both"/>
        <w:rPr>
          <w:rFonts w:ascii="Times New Roman Regular" w:hAnsi="Times New Roman Regular" w:cs="Times New Roman Regular" w:hint="eastAsia"/>
          <w:sz w:val="24"/>
          <w:szCs w:val="24"/>
        </w:rPr>
      </w:pPr>
    </w:p>
    <w:p w14:paraId="4C65DE4A" w14:textId="77777777" w:rsidR="00C65228" w:rsidRDefault="00C65228">
      <w:pPr>
        <w:spacing w:line="360" w:lineRule="auto"/>
        <w:jc w:val="both"/>
        <w:rPr>
          <w:rFonts w:ascii="Times New Roman Regular" w:hAnsi="Times New Roman Regular" w:cs="Times New Roman Regular" w:hint="eastAsia"/>
          <w:sz w:val="24"/>
          <w:szCs w:val="24"/>
        </w:rPr>
      </w:pPr>
    </w:p>
    <w:p w14:paraId="45BA0CBE" w14:textId="0795EB45" w:rsidR="00B40933" w:rsidRDefault="00985345">
      <w:pPr>
        <w:pStyle w:val="Heading2"/>
        <w:spacing w:line="360" w:lineRule="auto"/>
        <w:rPr>
          <w:rFonts w:ascii="Times New Roman" w:hAnsi="Times New Roman" w:cs="Times New Roman"/>
          <w:b/>
          <w:bCs/>
          <w:color w:val="auto"/>
          <w:sz w:val="24"/>
          <w:szCs w:val="24"/>
        </w:rPr>
      </w:pPr>
      <w:bookmarkStart w:id="311" w:name="_Toc125557617"/>
      <w:bookmarkStart w:id="312" w:name="_Toc125663147"/>
      <w:bookmarkStart w:id="313" w:name="_Toc132325880"/>
      <w:r w:rsidRPr="00C0694D">
        <w:rPr>
          <w:rFonts w:ascii="Times New Roman Regular" w:hAnsi="Times New Roman Regular" w:cs="Times New Roman Regular"/>
          <w:b/>
          <w:bCs/>
          <w:color w:val="auto"/>
          <w:sz w:val="24"/>
          <w:szCs w:val="24"/>
        </w:rPr>
        <w:lastRenderedPageBreak/>
        <w:t xml:space="preserve">7.2.6 </w:t>
      </w:r>
      <w:bookmarkEnd w:id="311"/>
      <w:bookmarkEnd w:id="312"/>
      <w:bookmarkEnd w:id="313"/>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4" w:name="_Toc124969341"/>
      <w:bookmarkStart w:id="315"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4"/>
      <w:bookmarkEnd w:id="315"/>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520140">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6" w:name="_Toc125663148"/>
      <w:bookmarkStart w:id="317" w:name="_Toc125557618"/>
      <w:bookmarkStart w:id="318" w:name="_Toc132325881"/>
      <w:r w:rsidRPr="00C0694D">
        <w:rPr>
          <w:rFonts w:ascii="Times New Roman Regular" w:hAnsi="Times New Roman Regular" w:cs="Times New Roman Regular"/>
          <w:b/>
          <w:bCs/>
          <w:color w:val="auto"/>
          <w:sz w:val="24"/>
          <w:szCs w:val="24"/>
        </w:rPr>
        <w:t xml:space="preserve">7.2.7 </w:t>
      </w:r>
      <w:bookmarkEnd w:id="316"/>
      <w:bookmarkEnd w:id="317"/>
      <w:bookmarkEnd w:id="318"/>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9" w:name="_Toc124969342"/>
      <w:bookmarkStart w:id="320" w:name="_Toc126793284"/>
      <w:bookmarkStart w:id="321" w:name="_Toc125557619"/>
      <w:bookmarkStart w:id="322" w:name="_Toc125663149"/>
      <w:bookmarkStart w:id="323"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9"/>
      <w:bookmarkEnd w:id="32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w:t>
            </w:r>
            <w:proofErr w:type="spellStart"/>
            <w:r>
              <w:rPr>
                <w:rFonts w:ascii="Times New Roman" w:hAnsi="Times New Roman" w:cs="Times New Roman"/>
                <w:sz w:val="24"/>
                <w:szCs w:val="24"/>
              </w:rPr>
              <w:t>Axios</w:t>
            </w:r>
            <w:proofErr w:type="spellEnd"/>
            <w:r>
              <w:rPr>
                <w:rFonts w:ascii="Times New Roman" w:hAnsi="Times New Roman" w:cs="Times New Roman"/>
                <w:sz w:val="24"/>
                <w:szCs w:val="24"/>
              </w:rPr>
              <w:t>, Transformers (from hugging face)</w:t>
            </w:r>
          </w:p>
        </w:tc>
      </w:tr>
      <w:tr w:rsidR="00C65228" w14:paraId="75AC3A58" w14:textId="77777777" w:rsidTr="00520140">
        <w:tc>
          <w:tcPr>
            <w:tcW w:w="2875" w:type="dxa"/>
          </w:tcPr>
          <w:p w14:paraId="086D82E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 xml:space="preserve">7.3 </w:t>
      </w:r>
      <w:bookmarkEnd w:id="321"/>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2"/>
      <w:bookmarkEnd w:id="323"/>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4" w:name="_Toc125663150"/>
      <w:bookmarkStart w:id="325" w:name="_Toc125557620"/>
      <w:bookmarkStart w:id="326" w:name="_Toc132325883"/>
      <w:r w:rsidRPr="00C0694D">
        <w:rPr>
          <w:rFonts w:ascii="Times New Roman Regular" w:hAnsi="Times New Roman Regular" w:cs="Times New Roman Regular"/>
          <w:b/>
          <w:bCs/>
          <w:color w:val="auto"/>
          <w:sz w:val="24"/>
          <w:szCs w:val="24"/>
        </w:rPr>
        <w:t xml:space="preserve">7.3.1 </w:t>
      </w:r>
      <w:bookmarkEnd w:id="324"/>
      <w:bookmarkEnd w:id="325"/>
      <w:bookmarkEnd w:id="326"/>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5D6408A" w:rsidR="00B40933" w:rsidRDefault="00FD2F9D">
      <w:pPr>
        <w:pStyle w:val="Caption"/>
        <w:jc w:val="center"/>
        <w:rPr>
          <w:rFonts w:ascii="Times New Roman" w:hAnsi="Times New Roman" w:cs="Times New Roman"/>
          <w:b w:val="0"/>
          <w:bCs w:val="0"/>
          <w:smallCaps w:val="0"/>
          <w:color w:val="auto"/>
          <w:sz w:val="24"/>
          <w:szCs w:val="24"/>
        </w:rPr>
      </w:pPr>
      <w:bookmarkStart w:id="327" w:name="_Toc124969355"/>
      <w:bookmarkStart w:id="328"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7"/>
      <w:bookmarkEnd w:id="328"/>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9" w:name="_Toc124969356"/>
      <w:bookmarkStart w:id="330"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9"/>
      <w:bookmarkEnd w:id="330"/>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1" w:name="_Toc124969357"/>
      <w:bookmarkStart w:id="332"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1"/>
      <w:bookmarkEnd w:id="332"/>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3" w:name="_Toc124969358"/>
      <w:bookmarkStart w:id="334"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3"/>
      <w:bookmarkEnd w:id="334"/>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5" w:name="_Toc125663151"/>
      <w:bookmarkStart w:id="336" w:name="_Toc125557621"/>
      <w:bookmarkStart w:id="337" w:name="_Toc132325884"/>
      <w:r w:rsidRPr="00C0694D">
        <w:rPr>
          <w:rFonts w:ascii="Times New Roman Regular" w:hAnsi="Times New Roman Regular" w:cs="Times New Roman Regular"/>
          <w:b/>
          <w:bCs/>
          <w:color w:val="auto"/>
          <w:sz w:val="24"/>
          <w:szCs w:val="24"/>
        </w:rPr>
        <w:lastRenderedPageBreak/>
        <w:t xml:space="preserve">7.3.2 </w:t>
      </w:r>
      <w:bookmarkEnd w:id="335"/>
      <w:bookmarkEnd w:id="336"/>
      <w:bookmarkEnd w:id="337"/>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0"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0"/>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1" w:name="_Toc125557622"/>
      <w:bookmarkStart w:id="342" w:name="_Toc125663152"/>
      <w:bookmarkStart w:id="343" w:name="_Toc132325885"/>
      <w:r w:rsidRPr="00C0694D">
        <w:rPr>
          <w:rFonts w:ascii="Times New Roman Regular" w:hAnsi="Times New Roman Regular" w:cs="Times New Roman Regular"/>
          <w:b/>
          <w:bCs/>
          <w:color w:val="auto"/>
          <w:sz w:val="24"/>
          <w:szCs w:val="24"/>
        </w:rPr>
        <w:t xml:space="preserve">7.3.3 </w:t>
      </w:r>
      <w:bookmarkEnd w:id="341"/>
      <w:bookmarkEnd w:id="342"/>
      <w:bookmarkEnd w:id="343"/>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4"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5"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5"/>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I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4"/>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6" w:name="_Toc125557623"/>
      <w:bookmarkStart w:id="347" w:name="_Toc125663153"/>
      <w:bookmarkStart w:id="348"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6"/>
      <w:r w:rsidRPr="00C0694D">
        <w:rPr>
          <w:rFonts w:ascii="Times New Roman Regular" w:hAnsi="Times New Roman Regular" w:cs="Times New Roman Regular"/>
          <w:b/>
          <w:bCs/>
          <w:color w:val="auto"/>
          <w:sz w:val="28"/>
          <w:szCs w:val="28"/>
        </w:rPr>
        <w:t>Chapter summary</w:t>
      </w:r>
      <w:bookmarkEnd w:id="347"/>
      <w:bookmarkEnd w:id="348"/>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9" w:name="_Toc132325888"/>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49"/>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50"/>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1" w:name="_Toc132325890"/>
      <w:r w:rsidRPr="00DD35A3">
        <w:rPr>
          <w:rFonts w:ascii="Times New Roman Regular" w:hAnsi="Times New Roman Regular" w:cs="Times New Roman Regular"/>
          <w:b/>
          <w:bCs/>
          <w:color w:val="auto"/>
          <w:sz w:val="28"/>
          <w:szCs w:val="28"/>
        </w:rPr>
        <w:t>8.2 Testing objectives &amp; goals</w:t>
      </w:r>
      <w:bookmarkEnd w:id="351"/>
    </w:p>
    <w:p w14:paraId="4AD9E958" w14:textId="77777777" w:rsidR="007A12E6" w:rsidRDefault="007A12E6" w:rsidP="007A12E6">
      <w:pPr>
        <w:spacing w:line="360" w:lineRule="auto"/>
        <w:jc w:val="both"/>
        <w:rPr>
          <w:rFonts w:ascii="Times New Roman" w:hAnsi="Times New Roman" w:cs="Times New Roman"/>
          <w:sz w:val="24"/>
          <w:szCs w:val="24"/>
        </w:rPr>
      </w:pPr>
      <w:bookmarkStart w:id="352"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2"/>
    </w:p>
    <w:p w14:paraId="402E37AB" w14:textId="02EA98AB" w:rsidR="00A71603" w:rsidRDefault="007A12E6" w:rsidP="00A71603">
      <w:pPr>
        <w:spacing w:line="360" w:lineRule="auto"/>
        <w:jc w:val="both"/>
        <w:rPr>
          <w:rFonts w:ascii="Times New Roman" w:hAnsi="Times New Roman" w:cs="Times New Roman"/>
          <w:sz w:val="24"/>
          <w:szCs w:val="24"/>
        </w:rPr>
      </w:pPr>
      <w:bookmarkStart w:id="353" w:name="_8.4_Model_testing"/>
      <w:bookmarkStart w:id="354" w:name="_Toc132325892"/>
      <w:bookmarkEnd w:id="353"/>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4"/>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5"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5"/>
    </w:p>
    <w:p w14:paraId="33BF747A" w14:textId="67AEC381" w:rsidR="00DC1937" w:rsidRDefault="00DC33FC" w:rsidP="00A71603">
      <w:pPr>
        <w:spacing w:line="360" w:lineRule="auto"/>
        <w:jc w:val="both"/>
        <w:rPr>
          <w:rFonts w:ascii="Times New Roman" w:hAnsi="Times New Roman" w:cs="Times New Roman"/>
          <w:sz w:val="24"/>
          <w:szCs w:val="24"/>
        </w:rPr>
      </w:pPr>
      <w:bookmarkStart w:id="356"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9FAA5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7"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7"/>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8F63973" w:rsidR="00DC33FC" w:rsidRPr="00791CD6" w:rsidRDefault="00DC33FC" w:rsidP="00291190">
            <w:pPr>
              <w:pStyle w:val="Caption"/>
              <w:jc w:val="center"/>
              <w:rPr>
                <w:rFonts w:ascii="Times New Roman" w:hAnsi="Times New Roman" w:cs="Times New Roman"/>
                <w:b w:val="0"/>
                <w:bCs w:val="0"/>
                <w:smallCaps w:val="0"/>
                <w:color w:val="auto"/>
              </w:rPr>
            </w:pPr>
            <w:bookmarkStart w:id="358"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8"/>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0BD072A8"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52EA2CE3"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3EE7A578"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09B503A0"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6"/>
    </w:p>
    <w:p w14:paraId="0E9463D3" w14:textId="61BBA34C" w:rsidR="00A71603" w:rsidRDefault="00EB12B7" w:rsidP="00A71603">
      <w:pPr>
        <w:spacing w:line="360" w:lineRule="auto"/>
        <w:jc w:val="both"/>
        <w:rPr>
          <w:rFonts w:ascii="Times New Roman" w:hAnsi="Times New Roman" w:cs="Times New Roman"/>
          <w:sz w:val="24"/>
          <w:szCs w:val="24"/>
        </w:rPr>
      </w:pPr>
      <w:bookmarkStart w:id="359"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60"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60"/>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9"/>
    </w:p>
    <w:p w14:paraId="48D10CFA" w14:textId="0C7FD630" w:rsidR="00FA08AA" w:rsidRDefault="00703B23" w:rsidP="00A71603">
      <w:pPr>
        <w:spacing w:line="360" w:lineRule="auto"/>
        <w:jc w:val="both"/>
        <w:rPr>
          <w:rFonts w:ascii="Times New Roman" w:hAnsi="Times New Roman" w:cs="Times New Roman"/>
          <w:sz w:val="24"/>
          <w:szCs w:val="24"/>
        </w:rPr>
      </w:pPr>
      <w:bookmarkStart w:id="361"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1"/>
    </w:p>
    <w:p w14:paraId="63325B20" w14:textId="355E9644" w:rsidR="00AB0E30" w:rsidRPr="00B551BF" w:rsidRDefault="00EC3365" w:rsidP="00A71603">
      <w:pPr>
        <w:spacing w:line="360" w:lineRule="auto"/>
        <w:jc w:val="both"/>
        <w:rPr>
          <w:rFonts w:ascii="Times New Roman" w:hAnsi="Times New Roman" w:cs="Times New Roman"/>
          <w:sz w:val="24"/>
          <w:szCs w:val="24"/>
        </w:rPr>
      </w:pPr>
      <w:bookmarkStart w:id="362"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2"/>
    </w:p>
    <w:p w14:paraId="03FDC455" w14:textId="233824CF" w:rsidR="00A71603" w:rsidRDefault="00AB0E30" w:rsidP="00A71603">
      <w:pPr>
        <w:spacing w:line="360" w:lineRule="auto"/>
        <w:jc w:val="both"/>
        <w:rPr>
          <w:rFonts w:ascii="Times New Roman" w:hAnsi="Times New Roman" w:cs="Times New Roman"/>
          <w:sz w:val="24"/>
          <w:szCs w:val="24"/>
        </w:rPr>
      </w:pPr>
      <w:bookmarkStart w:id="363"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4"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4"/>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E4399D">
        <w:tc>
          <w:tcPr>
            <w:tcW w:w="1777"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3"/>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5"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5"/>
    </w:p>
    <w:p w14:paraId="727DB920" w14:textId="21DBB12D" w:rsidR="00A71603" w:rsidRPr="00B551BF" w:rsidRDefault="005412D9" w:rsidP="00A71603">
      <w:pPr>
        <w:spacing w:line="360" w:lineRule="auto"/>
        <w:jc w:val="both"/>
        <w:rPr>
          <w:rFonts w:ascii="Times New Roman" w:hAnsi="Times New Roman" w:cs="Times New Roman"/>
          <w:sz w:val="24"/>
          <w:szCs w:val="24"/>
        </w:rPr>
      </w:pPr>
      <w:bookmarkStart w:id="366" w:name="_Toc132325900"/>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10 Chapter summary</w:t>
      </w:r>
      <w:bookmarkEnd w:id="366"/>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7" w:name="_Toc132325901"/>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7"/>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8"/>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9"/>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70"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70"/>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1"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1"/>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2"/>
    </w:p>
    <w:p w14:paraId="090B9755" w14:textId="58DFCFC8" w:rsidR="00A71603" w:rsidRDefault="004A3F99" w:rsidP="00A71603">
      <w:pPr>
        <w:spacing w:line="360" w:lineRule="auto"/>
        <w:jc w:val="both"/>
        <w:rPr>
          <w:rFonts w:ascii="Times New Roman" w:hAnsi="Times New Roman" w:cs="Times New Roman"/>
          <w:sz w:val="24"/>
          <w:szCs w:val="24"/>
        </w:rPr>
      </w:pPr>
      <w:bookmarkStart w:id="373"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4"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4"/>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3"/>
    </w:p>
    <w:p w14:paraId="1CB94297" w14:textId="5056254D" w:rsidR="00A71603" w:rsidRDefault="00151ED4" w:rsidP="00A71603">
      <w:pPr>
        <w:spacing w:line="360" w:lineRule="auto"/>
        <w:jc w:val="both"/>
        <w:rPr>
          <w:rFonts w:ascii="Times New Roman" w:hAnsi="Times New Roman" w:cs="Times New Roman"/>
          <w:sz w:val="24"/>
          <w:szCs w:val="24"/>
        </w:rPr>
      </w:pPr>
      <w:bookmarkStart w:id="375"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6"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6"/>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5"/>
    </w:p>
    <w:p w14:paraId="0A3C62DD" w14:textId="428F6C4B" w:rsidR="00A71603" w:rsidRDefault="00855607" w:rsidP="00A71603">
      <w:pPr>
        <w:spacing w:line="360" w:lineRule="auto"/>
        <w:jc w:val="both"/>
        <w:rPr>
          <w:rFonts w:ascii="Times New Roman" w:hAnsi="Times New Roman" w:cs="Times New Roman"/>
          <w:sz w:val="24"/>
          <w:szCs w:val="24"/>
        </w:rPr>
      </w:pPr>
      <w:bookmarkStart w:id="377"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8"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8"/>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7"/>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9"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025CF6">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9"/>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80" w:name="_Toc132325910"/>
      <w:r w:rsidRPr="00990768">
        <w:rPr>
          <w:rFonts w:ascii="Times New Roman" w:hAnsi="Times New Roman" w:cs="Times New Roman"/>
          <w:sz w:val="24"/>
          <w:szCs w:val="24"/>
        </w:rPr>
        <w:t xml:space="preserve">The breakdown of completed functional requirements is provided in </w:t>
      </w:r>
      <w:r w:rsidRPr="00025CF6">
        <w:rPr>
          <w:rFonts w:ascii="Times New Roman" w:hAnsi="Times New Roman" w:cs="Times New Roman"/>
          <w:b/>
          <w:sz w:val="24"/>
          <w:szCs w:val="24"/>
        </w:rPr>
        <w:t>APPENDIX G.2</w:t>
      </w:r>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80"/>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025CF6">
        <w:rPr>
          <w:rFonts w:ascii="Times New Roman" w:hAnsi="Times New Roman" w:cs="Times New Roman"/>
          <w:b/>
          <w:sz w:val="24"/>
          <w:szCs w:val="24"/>
        </w:rPr>
        <w:t>APPENDIX G.3</w:t>
      </w:r>
      <w:r w:rsidRPr="00025CF6">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1" w:name="_Toc132325911"/>
      <w:r w:rsidRPr="00D4027D">
        <w:rPr>
          <w:rFonts w:ascii="Times New Roman Regular" w:hAnsi="Times New Roman Regular" w:cs="Times New Roman Regular"/>
          <w:b/>
          <w:bCs/>
          <w:color w:val="auto"/>
          <w:sz w:val="28"/>
          <w:szCs w:val="28"/>
        </w:rPr>
        <w:t>9.10 Chapter summary</w:t>
      </w:r>
      <w:bookmarkEnd w:id="381"/>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2" w:name="_Toc125663154"/>
      <w:bookmarkStart w:id="383"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2"/>
      <w:bookmarkEnd w:id="383"/>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4" w:name="_Toc125663155"/>
      <w:bookmarkStart w:id="385"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4"/>
      <w:bookmarkEnd w:id="385"/>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6"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6"/>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7"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7"/>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8"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8"/>
    </w:p>
    <w:p w14:paraId="45BEC050" w14:textId="77777777" w:rsidR="00BF527A" w:rsidRPr="009A2A6B" w:rsidRDefault="00BF527A" w:rsidP="00BF527A">
      <w:pPr>
        <w:spacing w:line="360" w:lineRule="auto"/>
        <w:jc w:val="both"/>
        <w:rPr>
          <w:rFonts w:ascii="Times New Roman" w:hAnsi="Times New Roman" w:cs="Times New Roman"/>
          <w:sz w:val="24"/>
        </w:rPr>
      </w:pPr>
      <w:bookmarkStart w:id="389"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9"/>
    </w:p>
    <w:p w14:paraId="1AE33984" w14:textId="31FF02C2" w:rsidR="00BF527A" w:rsidRPr="00695547" w:rsidRDefault="00BF527A" w:rsidP="00BF527A">
      <w:pPr>
        <w:jc w:val="center"/>
        <w:rPr>
          <w:rFonts w:ascii="Times New Roman" w:hAnsi="Times New Roman" w:cs="Times New Roman"/>
          <w:sz w:val="24"/>
        </w:rPr>
      </w:pPr>
      <w:bookmarkStart w:id="390"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90"/>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1"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1"/>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2"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2"/>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3"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3"/>
    </w:p>
    <w:p w14:paraId="35C0B5E6" w14:textId="77777777" w:rsidR="000A4532" w:rsidRDefault="000A4532" w:rsidP="000A4532">
      <w:pPr>
        <w:spacing w:line="360" w:lineRule="auto"/>
        <w:jc w:val="center"/>
        <w:rPr>
          <w:rFonts w:ascii="Times New Roman" w:hAnsi="Times New Roman" w:cs="Times New Roman"/>
          <w:sz w:val="24"/>
        </w:rPr>
      </w:pPr>
      <w:bookmarkStart w:id="394" w:name="_Toc125663156"/>
      <w:bookmarkStart w:id="395"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4"/>
      <w:bookmarkEnd w:id="395"/>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6" w:name="_Toc125663160"/>
      <w:bookmarkStart w:id="397"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6"/>
      <w:r w:rsidR="00227B8D" w:rsidRPr="00380375">
        <w:rPr>
          <w:rFonts w:ascii="Times New Roman Regular" w:hAnsi="Times New Roman Regular" w:cs="Times New Roman Regular"/>
          <w:b/>
          <w:bCs/>
          <w:color w:val="auto"/>
          <w:sz w:val="28"/>
          <w:szCs w:val="28"/>
        </w:rPr>
        <w:t>Limitations of the research</w:t>
      </w:r>
      <w:bookmarkEnd w:id="397"/>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8"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8"/>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9"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9"/>
    </w:p>
    <w:p w14:paraId="487ED66C" w14:textId="77777777" w:rsidR="000A4532" w:rsidRPr="005B12CE" w:rsidRDefault="000A4532" w:rsidP="000A4532">
      <w:pPr>
        <w:spacing w:line="360" w:lineRule="auto"/>
        <w:jc w:val="both"/>
        <w:rPr>
          <w:rFonts w:ascii="Times New Roman" w:hAnsi="Times New Roman" w:cs="Times New Roman"/>
          <w:sz w:val="24"/>
        </w:rPr>
      </w:pPr>
      <w:bookmarkStart w:id="400"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400"/>
    </w:p>
    <w:p w14:paraId="73CA53CD" w14:textId="77777777" w:rsidR="000A4532" w:rsidRDefault="000A4532" w:rsidP="000A4532">
      <w:pPr>
        <w:spacing w:line="360" w:lineRule="auto"/>
        <w:jc w:val="both"/>
        <w:rPr>
          <w:rFonts w:ascii="Times New Roman" w:hAnsi="Times New Roman" w:cs="Times New Roman"/>
          <w:sz w:val="24"/>
          <w:szCs w:val="24"/>
        </w:rPr>
      </w:pPr>
      <w:bookmarkStart w:id="401"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1"/>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2"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2"/>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3"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3"/>
    </w:p>
    <w:p w14:paraId="256FC35B" w14:textId="77777777" w:rsidR="000A4532" w:rsidRPr="00AC189B" w:rsidRDefault="000A4532" w:rsidP="000A4532">
      <w:pPr>
        <w:spacing w:line="360" w:lineRule="auto"/>
        <w:jc w:val="both"/>
        <w:rPr>
          <w:rFonts w:ascii="Times New Roman" w:hAnsi="Times New Roman" w:cs="Times New Roman"/>
          <w:sz w:val="24"/>
        </w:rPr>
      </w:pPr>
      <w:bookmarkStart w:id="404"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4"/>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5" w:name="_Toc125663163"/>
      <w:bookmarkStart w:id="406" w:name="_Toc132325931"/>
      <w:r w:rsidRPr="004C36C4">
        <w:rPr>
          <w:rFonts w:ascii="Arial" w:hAnsi="Arial" w:cs="Arial"/>
          <w:b/>
          <w:bCs/>
          <w:color w:val="auto"/>
          <w:sz w:val="32"/>
          <w:szCs w:val="32"/>
        </w:rPr>
        <w:lastRenderedPageBreak/>
        <w:t>REFERENCES</w:t>
      </w:r>
      <w:bookmarkEnd w:id="405"/>
      <w:bookmarkEnd w:id="406"/>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7" w:name="abrahamref"/>
      <w:bookmarkStart w:id="408"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9" w:name="liquidMITref"/>
      <w:bookmarkEnd w:id="407"/>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10" w:name="ahmedref"/>
      <w:bookmarkEnd w:id="409"/>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1" w:name="alonsomonsalveref"/>
      <w:bookmarkEnd w:id="410"/>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2" w:name="anumasaref"/>
      <w:bookmarkEnd w:id="411"/>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3" w:name="avdeychikref"/>
      <w:bookmarkEnd w:id="412"/>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3"/>
    </w:p>
    <w:p w14:paraId="276C7B93" w14:textId="77777777" w:rsidR="00E1102E" w:rsidRPr="00334293" w:rsidRDefault="00E1102E" w:rsidP="00075BDC">
      <w:pPr>
        <w:spacing w:line="360" w:lineRule="auto"/>
        <w:rPr>
          <w:rFonts w:ascii="Times New Roman" w:hAnsi="Times New Roman" w:cs="Times New Roman"/>
          <w:sz w:val="24"/>
          <w:szCs w:val="24"/>
        </w:rPr>
      </w:pPr>
      <w:bookmarkStart w:id="414"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5" w:name="bhardwajref"/>
      <w:bookmarkEnd w:id="414"/>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6" w:name="bi4allref"/>
      <w:bookmarkEnd w:id="415"/>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7" w:name="reactvvuevangularef"/>
      <w:bookmarkEnd w:id="416"/>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8" w:name="boomref"/>
      <w:bookmarkEnd w:id="417"/>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9" w:name="bouktifref"/>
      <w:bookmarkEnd w:id="418"/>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20" w:name="bouriref"/>
      <w:bookmarkEnd w:id="419"/>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1" w:name="buhalisref"/>
      <w:bookmarkEnd w:id="408"/>
      <w:bookmarkEnd w:id="420"/>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2" w:name="jainref"/>
      <w:bookmarkEnd w:id="421"/>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2"/>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3"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4" w:name="choref"/>
      <w:bookmarkEnd w:id="423"/>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5" w:name="critienref"/>
      <w:bookmarkEnd w:id="424"/>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6" w:name="dubovikovref"/>
      <w:bookmarkEnd w:id="425"/>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7" w:name="duvenaudref"/>
      <w:bookmarkEnd w:id="426"/>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8" w:name="garchref"/>
      <w:bookmarkStart w:id="429" w:name="engleref"/>
      <w:bookmarkEnd w:id="427"/>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30" w:name="fischerref"/>
      <w:bookmarkEnd w:id="428"/>
      <w:bookmarkEnd w:id="429"/>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30"/>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1"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1"/>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2"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3" w:name="funahashiref"/>
      <w:bookmarkEnd w:id="432"/>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4" w:name="arimaref"/>
      <w:bookmarkEnd w:id="433"/>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5" w:name="anaiveisnotbadref"/>
      <w:bookmarkEnd w:id="434"/>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6" w:name="hasani2020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7" w:name="hasani2021ref"/>
      <w:bookmarkEnd w:id="436"/>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8" w:name="hochreiterref"/>
      <w:bookmarkEnd w:id="437"/>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uttovaderref"/>
      <w:bookmarkEnd w:id="438"/>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40" w:name="hyndman2006ref"/>
      <w:bookmarkEnd w:id="439"/>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1" w:name="hyndman2021ref"/>
      <w:bookmarkEnd w:id="440"/>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2" w:name="pythonvsrref"/>
      <w:bookmarkEnd w:id="441"/>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3" w:name="flaskvsdjangoref"/>
      <w:bookmarkEnd w:id="442"/>
      <w:proofErr w:type="spellStart"/>
      <w:r w:rsidRPr="000C238C">
        <w:rPr>
          <w:rFonts w:ascii="Times New Roman Regular" w:hAnsi="Times New Roman Regular" w:cs="Times New Roman Regular"/>
          <w:sz w:val="24"/>
          <w:szCs w:val="24"/>
        </w:rPr>
        <w:t>InterviewBit</w:t>
      </w:r>
      <w:proofErr w:type="spellEnd"/>
      <w:r w:rsidRPr="000C238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21). Flask Vs Django: Which Python Framework to Choose? </w:t>
      </w:r>
      <w:proofErr w:type="spellStart"/>
      <w:r>
        <w:rPr>
          <w:rFonts w:ascii="Times New Roman Regular" w:hAnsi="Times New Roman Regular" w:cs="Times New Roman Regular"/>
          <w:i/>
          <w:iCs/>
          <w:sz w:val="24"/>
          <w:szCs w:val="24"/>
        </w:rPr>
        <w:t>InterviewBit</w:t>
      </w:r>
      <w:proofErr w:type="spellEnd"/>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3"/>
    </w:p>
    <w:p w14:paraId="1C16CB8B" w14:textId="77777777" w:rsidR="00E1102E" w:rsidRPr="00334293" w:rsidRDefault="00E1102E" w:rsidP="00075BDC">
      <w:pPr>
        <w:spacing w:line="360" w:lineRule="auto"/>
        <w:rPr>
          <w:rFonts w:ascii="Times New Roman" w:hAnsi="Times New Roman" w:cs="Times New Roman"/>
          <w:sz w:val="24"/>
          <w:szCs w:val="24"/>
        </w:rPr>
      </w:pPr>
      <w:bookmarkStart w:id="444"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5" w:name="kervanciref"/>
      <w:bookmarkEnd w:id="444"/>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6" w:name="kfirref"/>
      <w:bookmarkEnd w:id="445"/>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7" w:name="kim2019ref"/>
      <w:bookmarkEnd w:id="446"/>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8" w:name="kim2016ref"/>
      <w:bookmarkEnd w:id="447"/>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9" w:name="kuanref"/>
      <w:bookmarkEnd w:id="448"/>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50" w:name="pytorchvstensorflowref"/>
      <w:bookmarkEnd w:id="449"/>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50"/>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1"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1"/>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2"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3" w:name="liawref"/>
      <w:bookmarkEnd w:id="452"/>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4" w:name="lisref"/>
      <w:bookmarkEnd w:id="453"/>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5" w:name="lixref"/>
      <w:bookmarkEnd w:id="454"/>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5"/>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6"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7" w:name="limtftref"/>
      <w:bookmarkEnd w:id="456"/>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8" w:name="maitiref"/>
      <w:bookmarkEnd w:id="457"/>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9" w:name="makridakisaref"/>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60" w:name="makridakisbred"/>
      <w:bookmarkEnd w:id="459"/>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1" w:name="millerref"/>
      <w:bookmarkEnd w:id="460"/>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2" w:name="mozerref"/>
      <w:bookmarkEnd w:id="461"/>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3" w:name="mudassirref"/>
      <w:bookmarkEnd w:id="462"/>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3"/>
    </w:p>
    <w:p w14:paraId="5409CEA2" w14:textId="77777777" w:rsidR="00E1102E" w:rsidRPr="00334293" w:rsidRDefault="00E1102E" w:rsidP="00075BDC">
      <w:pPr>
        <w:spacing w:line="360" w:lineRule="auto"/>
        <w:rPr>
          <w:rFonts w:ascii="Times New Roman" w:hAnsi="Times New Roman" w:cs="Times New Roman"/>
          <w:sz w:val="24"/>
          <w:szCs w:val="24"/>
        </w:rPr>
      </w:pPr>
      <w:bookmarkStart w:id="464"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5" w:name="orekshinref"/>
      <w:bookmarkEnd w:id="464"/>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6" w:name="panref"/>
      <w:bookmarkEnd w:id="465"/>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7" w:name="pantref"/>
      <w:bookmarkEnd w:id="466"/>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8" w:name="angularvsreactvsvuevssvelteref"/>
      <w:bookmarkEnd w:id="467"/>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8"/>
    </w:p>
    <w:p w14:paraId="447A15D2" w14:textId="1FC57C5E" w:rsidR="00E1102E" w:rsidRPr="00334293" w:rsidRDefault="00E1102E" w:rsidP="00075BDC">
      <w:pPr>
        <w:spacing w:line="360" w:lineRule="auto"/>
        <w:rPr>
          <w:rFonts w:ascii="Times New Roman" w:hAnsi="Times New Roman" w:cs="Times New Roman"/>
          <w:sz w:val="24"/>
          <w:szCs w:val="24"/>
        </w:rPr>
      </w:pPr>
      <w:bookmarkStart w:id="469"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70" w:name="picassoref"/>
      <w:bookmarkEnd w:id="469"/>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1" w:name="poulopoulosref"/>
      <w:bookmarkEnd w:id="470"/>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1"/>
    </w:p>
    <w:p w14:paraId="10EB94A1" w14:textId="4B532F3E" w:rsidR="00E1102E" w:rsidRPr="00334293" w:rsidRDefault="00E1102E" w:rsidP="00075BDC">
      <w:pPr>
        <w:spacing w:line="360" w:lineRule="auto"/>
        <w:rPr>
          <w:rFonts w:ascii="Times New Roman" w:hAnsi="Times New Roman" w:cs="Times New Roman"/>
          <w:sz w:val="24"/>
          <w:szCs w:val="24"/>
        </w:rPr>
      </w:pPr>
      <w:bookmarkStart w:id="472"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3" w:name="pressref"/>
      <w:bookmarkEnd w:id="472"/>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3"/>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4"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4"/>
    </w:p>
    <w:p w14:paraId="1B2AC0FA" w14:textId="470C47CA" w:rsidR="00E1102E" w:rsidRPr="00334293" w:rsidRDefault="00E1102E" w:rsidP="00075BDC">
      <w:pPr>
        <w:spacing w:line="360" w:lineRule="auto"/>
        <w:rPr>
          <w:rFonts w:ascii="Times New Roman" w:hAnsi="Times New Roman" w:cs="Times New Roman"/>
          <w:sz w:val="24"/>
          <w:szCs w:val="24"/>
        </w:rPr>
      </w:pPr>
      <w:bookmarkStart w:id="475"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6" w:name="valipourref"/>
      <w:bookmarkStart w:id="477" w:name="rizwanref"/>
      <w:bookmarkEnd w:id="475"/>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8" w:name="rosenthalref"/>
      <w:bookmarkEnd w:id="476"/>
      <w:bookmarkEnd w:id="477"/>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9" w:name="royref"/>
      <w:bookmarkEnd w:id="478"/>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80" w:name="rubanovaref"/>
      <w:bookmarkEnd w:id="479"/>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80"/>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1"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2" w:name="sarkodieref"/>
      <w:bookmarkEnd w:id="481"/>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3" w:name="saundersref"/>
      <w:bookmarkEnd w:id="482"/>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4" w:name="schardingref"/>
      <w:bookmarkEnd w:id="483"/>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5" w:name="serafiniref"/>
      <w:bookmarkEnd w:id="484"/>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5"/>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6"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7" w:name="shrivastavaref"/>
      <w:bookmarkEnd w:id="486"/>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8" w:name="siamiref"/>
      <w:bookmarkEnd w:id="487"/>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9" w:name="smylref"/>
      <w:bookmarkEnd w:id="488"/>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9"/>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90"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1" w:name="tzenref"/>
      <w:bookmarkEnd w:id="490"/>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1"/>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2"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3" w:name="valenciaref"/>
      <w:bookmarkEnd w:id="492"/>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3"/>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4"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5" w:name="wang2018ref"/>
      <w:bookmarkEnd w:id="494"/>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6" w:name="wilsonref"/>
      <w:bookmarkEnd w:id="495"/>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7" w:name="wolfref"/>
      <w:bookmarkEnd w:id="496"/>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8" w:name="yenidoganref"/>
      <w:bookmarkEnd w:id="497"/>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9" w:name="zhangref"/>
      <w:bookmarkEnd w:id="498"/>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9"/>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500" w:name="_Toc132325932"/>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500"/>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501"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501"/>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39A7BF6F" w14:textId="514B83C6" w:rsidR="00D33CBC" w:rsidRDefault="00D33CBC" w:rsidP="00D33CBC">
      <w:pPr>
        <w:pStyle w:val="Caption"/>
        <w:jc w:val="center"/>
        <w:rPr>
          <w:rFonts w:ascii="Times New Roman" w:hAnsi="Times New Roman" w:cs="Times New Roman"/>
          <w:b w:val="0"/>
          <w:bCs w:val="0"/>
          <w:smallCaps w:val="0"/>
          <w:color w:val="auto"/>
          <w:sz w:val="24"/>
          <w:szCs w:val="24"/>
        </w:rPr>
      </w:pPr>
      <w:bookmarkStart w:id="502"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2"/>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3" w:name="_A.2._Project_scope"/>
      <w:bookmarkStart w:id="504" w:name="_Toc132325934"/>
      <w:bookmarkStart w:id="505" w:name="_D.1._Project_scope"/>
      <w:bookmarkStart w:id="506" w:name="_Toc125663180"/>
      <w:bookmarkEnd w:id="503"/>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4"/>
    </w:p>
    <w:bookmarkEnd w:id="505"/>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506"/>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507" w:name="_APPENDIX_B_–"/>
      <w:bookmarkStart w:id="508" w:name="_Toc132325935"/>
      <w:bookmarkEnd w:id="507"/>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508"/>
    </w:p>
    <w:p w14:paraId="352B38B2" w14:textId="346EE3CD" w:rsidR="00A47086" w:rsidRDefault="00A47086" w:rsidP="00A47086">
      <w:pPr>
        <w:pStyle w:val="Heading1"/>
        <w:spacing w:line="360" w:lineRule="auto"/>
        <w:rPr>
          <w:rFonts w:ascii="Times New Roman" w:hAnsi="Times New Roman" w:cs="Times New Roman"/>
          <w:b/>
          <w:bCs/>
          <w:color w:val="auto"/>
          <w:sz w:val="28"/>
          <w:szCs w:val="28"/>
        </w:rPr>
      </w:pPr>
      <w:bookmarkStart w:id="509"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bookmarkEnd w:id="509"/>
      <w:r w:rsidR="00F81D8C">
        <w:rPr>
          <w:rFonts w:ascii="Times New Roman" w:hAnsi="Times New Roman" w:cs="Times New Roman"/>
          <w:b/>
          <w:bCs/>
          <w:color w:val="auto"/>
          <w:sz w:val="28"/>
          <w:szCs w:val="28"/>
        </w:rPr>
        <w:t>Related work in abstractive text summarization</w:t>
      </w:r>
    </w:p>
    <w:p w14:paraId="26767847" w14:textId="58E528F6"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10"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xml:space="preserve">: </w:t>
      </w:r>
      <w:bookmarkEnd w:id="510"/>
      <w:r w:rsidR="00F81D8C">
        <w:rPr>
          <w:rFonts w:ascii="Times New Roman" w:hAnsi="Times New Roman" w:cs="Times New Roman"/>
          <w:b w:val="0"/>
          <w:bCs w:val="0"/>
          <w:smallCaps w:val="0"/>
          <w:color w:val="auto"/>
          <w:sz w:val="24"/>
          <w:szCs w:val="24"/>
        </w:rPr>
        <w:t>Related work in abstractive text summarization</w:t>
      </w:r>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F81D8C">
        <w:tc>
          <w:tcPr>
            <w:tcW w:w="1556"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511" w:name="_Hlk115855757"/>
            <w:r w:rsidRPr="006B11E7">
              <w:rPr>
                <w:color w:val="000000" w:themeColor="text1"/>
              </w:rPr>
              <w:t xml:space="preserve">Naïve Bayes </w:t>
            </w:r>
            <w:bookmarkEnd w:id="511"/>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512" w:name="_Toc125663166"/>
      <w:bookmarkStart w:id="513" w:name="_Toc132325938"/>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512"/>
      <w:bookmarkEnd w:id="513"/>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514" w:name="_B.1._Requirement_elicitation"/>
      <w:bookmarkStart w:id="515" w:name="_A.1._Requirement_elicitation"/>
      <w:bookmarkStart w:id="516" w:name="_C.1._Requirement_elicitation"/>
      <w:bookmarkStart w:id="517" w:name="_Toc125663167"/>
      <w:bookmarkStart w:id="518" w:name="_Toc132325939"/>
      <w:bookmarkStart w:id="519" w:name="_Toc121126709"/>
      <w:bookmarkEnd w:id="514"/>
      <w:bookmarkEnd w:id="515"/>
      <w:bookmarkEnd w:id="516"/>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7"/>
      <w:bookmarkEnd w:id="518"/>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0"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19"/>
      <w:bookmarkEnd w:id="520"/>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0B87FA85" w:rsidR="000825C7" w:rsidRDefault="00742696" w:rsidP="00C1305D">
      <w:pPr>
        <w:pStyle w:val="Heading1"/>
        <w:spacing w:line="360" w:lineRule="auto"/>
        <w:rPr>
          <w:rFonts w:ascii="Times New Roman" w:hAnsi="Times New Roman" w:cs="Times New Roman"/>
          <w:b/>
          <w:bCs/>
          <w:color w:val="auto"/>
          <w:sz w:val="28"/>
          <w:szCs w:val="28"/>
        </w:rPr>
      </w:pPr>
      <w:bookmarkStart w:id="521" w:name="_B.2._Survey_analysis"/>
      <w:bookmarkStart w:id="522" w:name="_A.2._Survey_thematic"/>
      <w:bookmarkStart w:id="523" w:name="_B.3._Interview_analysis"/>
      <w:bookmarkStart w:id="524" w:name="_A.3._Interview_thematic"/>
      <w:bookmarkStart w:id="525" w:name="_A.2._Interview_analysis"/>
      <w:bookmarkStart w:id="526" w:name="_C.2._Interview_analysis"/>
      <w:bookmarkStart w:id="527" w:name="_Toc132325940"/>
      <w:bookmarkStart w:id="528" w:name="_Toc121126711"/>
      <w:bookmarkEnd w:id="521"/>
      <w:bookmarkEnd w:id="522"/>
      <w:bookmarkEnd w:id="523"/>
      <w:bookmarkEnd w:id="524"/>
      <w:bookmarkEnd w:id="525"/>
      <w:bookmarkEnd w:id="526"/>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7"/>
    </w:p>
    <w:p w14:paraId="6D3CA4F5"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77777777" w:rsidR="00C1305D" w:rsidRPr="00C1305D" w:rsidRDefault="00C1305D" w:rsidP="00C1305D"/>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9"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8"/>
      <w:bookmarkEnd w:id="529"/>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530" w:name="_B.4._Use_case"/>
      <w:bookmarkStart w:id="531" w:name="_A.4._Use_case"/>
      <w:bookmarkStart w:id="532" w:name="_Toc125663170"/>
      <w:bookmarkEnd w:id="530"/>
      <w:bookmarkEnd w:id="531"/>
    </w:p>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3"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3"/>
    </w:p>
    <w:tbl>
      <w:tblPr>
        <w:tblStyle w:val="TableGrid"/>
        <w:tblW w:w="9355" w:type="dxa"/>
        <w:tblLook w:val="04A0" w:firstRow="1" w:lastRow="0" w:firstColumn="1" w:lastColumn="0" w:noHBand="0" w:noVBand="1"/>
      </w:tblPr>
      <w:tblGrid>
        <w:gridCol w:w="1776"/>
        <w:gridCol w:w="7579"/>
      </w:tblGrid>
      <w:tr w:rsidR="00C1305D" w14:paraId="2F58ABCF" w14:textId="77777777" w:rsidTr="00C1305D">
        <w:tc>
          <w:tcPr>
            <w:tcW w:w="1776" w:type="dxa"/>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2FFB3504" w14:textId="7485A371"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4" w:name="_A.3._Survey_analysis"/>
      <w:bookmarkStart w:id="535" w:name="_C.3._Survey_analysis"/>
      <w:bookmarkStart w:id="536" w:name="_Toc125663168"/>
      <w:bookmarkStart w:id="537" w:name="_Toc132325941"/>
      <w:bookmarkStart w:id="538" w:name="_A.2._Survey_analysis"/>
      <w:bookmarkStart w:id="539" w:name="_A.4._Use_case_descriptions"/>
      <w:bookmarkEnd w:id="534"/>
      <w:bookmarkEnd w:id="535"/>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xml:space="preserve">. </w:t>
      </w:r>
      <w:r w:rsidR="00200F77" w:rsidRPr="00C1305D">
        <w:rPr>
          <w:rFonts w:ascii="Times New Roman Regular" w:hAnsi="Times New Roman Regular" w:cs="Times New Roman Regular"/>
          <w:b/>
          <w:bCs/>
          <w:color w:val="auto"/>
          <w:sz w:val="28"/>
          <w:szCs w:val="28"/>
          <w:highlight w:val="yellow"/>
        </w:rPr>
        <w:t>Survey analysis</w:t>
      </w:r>
      <w:bookmarkStart w:id="540" w:name="_A.3._Survey_thematic"/>
      <w:bookmarkEnd w:id="536"/>
      <w:bookmarkEnd w:id="537"/>
      <w:bookmarkEnd w:id="540"/>
      <w:r w:rsidR="00C1305D">
        <w:rPr>
          <w:rFonts w:ascii="Times New Roman Regular" w:hAnsi="Times New Roman Regular" w:cs="Times New Roman Regular"/>
          <w:b/>
          <w:bCs/>
          <w:color w:val="auto"/>
          <w:sz w:val="28"/>
          <w:szCs w:val="28"/>
          <w:highlight w:val="yellow"/>
        </w:rPr>
        <w:t xml:space="preserve"> (have to advance this)</w:t>
      </w:r>
    </w:p>
    <w:p w14:paraId="5261DA13"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541" w:name="_C.4._Use_case"/>
      <w:bookmarkStart w:id="542" w:name="_Toc132325942"/>
      <w:bookmarkStart w:id="543" w:name="_Toc121126710"/>
      <w:bookmarkEnd w:id="538"/>
      <w:bookmarkEnd w:id="54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3"/>
    </w:p>
    <w:tbl>
      <w:tblPr>
        <w:tblStyle w:val="TableGrid"/>
        <w:tblW w:w="0" w:type="auto"/>
        <w:tblLook w:val="04A0" w:firstRow="1" w:lastRow="0" w:firstColumn="1" w:lastColumn="0" w:noHBand="0" w:noVBand="1"/>
      </w:tblPr>
      <w:tblGrid>
        <w:gridCol w:w="4495"/>
        <w:gridCol w:w="4855"/>
      </w:tblGrid>
      <w:tr w:rsidR="00C1305D" w:rsidRPr="006B5E91" w14:paraId="6A087FCB" w14:textId="77777777" w:rsidTr="00A22A50">
        <w:tc>
          <w:tcPr>
            <w:tcW w:w="4495" w:type="dxa"/>
            <w:shd w:val="clear" w:color="auto" w:fill="D9D9D9" w:themeFill="background1" w:themeFillShade="D9"/>
          </w:tcPr>
          <w:p w14:paraId="0EF7F14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8EF2919"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36AFE648" w14:textId="77777777" w:rsidTr="00A22A50">
        <w:tc>
          <w:tcPr>
            <w:tcW w:w="4495" w:type="dxa"/>
          </w:tcPr>
          <w:p w14:paraId="631B752C" w14:textId="77777777" w:rsidR="00C1305D" w:rsidRPr="006B5E91" w:rsidRDefault="00C1305D" w:rsidP="00A22A5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2F6AFE70" w14:textId="77777777" w:rsidR="00C1305D" w:rsidRPr="006B5E91" w:rsidRDefault="00C1305D" w:rsidP="00A22A50">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C1305D" w:rsidRPr="006B5E91" w14:paraId="6D99D827" w14:textId="77777777" w:rsidTr="00A22A50">
        <w:tc>
          <w:tcPr>
            <w:tcW w:w="4495" w:type="dxa"/>
          </w:tcPr>
          <w:p w14:paraId="15221899"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8166126"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420638D8" w14:textId="77777777" w:rsidR="00C1305D" w:rsidRPr="006B5E91" w:rsidRDefault="00C1305D" w:rsidP="00C1305D">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C1305D" w:rsidRPr="006B5E91" w14:paraId="24100FAE" w14:textId="77777777" w:rsidTr="00A22A50">
        <w:tc>
          <w:tcPr>
            <w:tcW w:w="1615" w:type="dxa"/>
            <w:shd w:val="clear" w:color="auto" w:fill="D9D9D9" w:themeFill="background1" w:themeFillShade="D9"/>
          </w:tcPr>
          <w:p w14:paraId="03BF86DF"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5A5C8AA"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C1305D" w:rsidRPr="006B5E91" w14:paraId="060BA3EF" w14:textId="77777777" w:rsidTr="00A22A50">
        <w:tc>
          <w:tcPr>
            <w:tcW w:w="1615" w:type="dxa"/>
          </w:tcPr>
          <w:p w14:paraId="17364B99" w14:textId="77777777" w:rsidR="00C1305D" w:rsidRPr="006B5E91" w:rsidRDefault="00C1305D" w:rsidP="00A22A5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18FEE7B4"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C1305D" w:rsidRPr="006B5E91" w14:paraId="2A051395" w14:textId="77777777" w:rsidTr="00A22A50">
        <w:tc>
          <w:tcPr>
            <w:tcW w:w="1615" w:type="dxa"/>
          </w:tcPr>
          <w:p w14:paraId="079CBC8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22F84894"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5AAEBDAA" w14:textId="3AEE6B15" w:rsidR="00655C97" w:rsidRDefault="00655C97" w:rsidP="00655C97">
      <w:pPr>
        <w:pStyle w:val="Heading1"/>
        <w:spacing w:line="360" w:lineRule="auto"/>
        <w:rPr>
          <w:rFonts w:ascii="Times New Roman" w:hAnsi="Times New Roman" w:cs="Times New Roman"/>
          <w:b/>
          <w:bCs/>
          <w:color w:val="auto"/>
          <w:sz w:val="28"/>
          <w:szCs w:val="28"/>
        </w:rPr>
      </w:pPr>
      <w:r w:rsidRPr="00655C97">
        <w:rPr>
          <w:rFonts w:ascii="Times New Roman Regular" w:hAnsi="Times New Roman Regular" w:cs="Times New Roman Regular"/>
          <w:b/>
          <w:bCs/>
          <w:color w:val="auto"/>
          <w:sz w:val="28"/>
          <w:szCs w:val="28"/>
        </w:rPr>
        <w:lastRenderedPageBreak/>
        <w:t xml:space="preserve">C.4. </w:t>
      </w:r>
      <w:r w:rsidRPr="00655C97">
        <w:rPr>
          <w:rFonts w:ascii="Times New Roman" w:hAnsi="Times New Roman" w:cs="Times New Roman"/>
          <w:b/>
          <w:bCs/>
          <w:color w:val="auto"/>
          <w:sz w:val="28"/>
          <w:szCs w:val="28"/>
        </w:rPr>
        <w:t>Self-Evaluation (Competitor Analysis)</w:t>
      </w:r>
    </w:p>
    <w:p w14:paraId="6EFF3301" w14:textId="77777777"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544" w:name="_Toc12679329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4"/>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382F8BC7" w:rsidR="00290E29" w:rsidRDefault="00C07A9E" w:rsidP="00566713">
      <w:pPr>
        <w:pStyle w:val="Heading1"/>
        <w:spacing w:line="360" w:lineRule="auto"/>
        <w:rPr>
          <w:rFonts w:ascii="Times New Roman Regular" w:hAnsi="Times New Roman Regular" w:cs="Times New Roman Regular"/>
          <w:b/>
          <w:bCs/>
          <w:color w:val="auto"/>
          <w:sz w:val="28"/>
          <w:szCs w:val="28"/>
        </w:rPr>
      </w:pPr>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5</w:t>
      </w:r>
      <w:r w:rsidRPr="00CC58CE">
        <w:rPr>
          <w:rFonts w:ascii="Times New Roman Regular" w:hAnsi="Times New Roman Regular" w:cs="Times New Roman Regular"/>
          <w:b/>
          <w:bCs/>
          <w:color w:val="auto"/>
          <w:sz w:val="28"/>
          <w:szCs w:val="28"/>
        </w:rPr>
        <w:t>. Use case descriptions</w:t>
      </w:r>
      <w:bookmarkEnd w:id="532"/>
      <w:bookmarkEnd w:id="542"/>
    </w:p>
    <w:p w14:paraId="391C3F66" w14:textId="77777777"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545" w:name="_Toc12679330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5"/>
    </w:p>
    <w:tbl>
      <w:tblPr>
        <w:tblStyle w:val="TableGrid"/>
        <w:tblW w:w="0" w:type="auto"/>
        <w:tblLook w:val="04A0" w:firstRow="1" w:lastRow="0" w:firstColumn="1" w:lastColumn="0" w:noHBand="0" w:noVBand="1"/>
      </w:tblPr>
      <w:tblGrid>
        <w:gridCol w:w="1975"/>
        <w:gridCol w:w="7375"/>
      </w:tblGrid>
      <w:tr w:rsidR="007D606B" w14:paraId="2C12A89F" w14:textId="77777777" w:rsidTr="00266804">
        <w:tc>
          <w:tcPr>
            <w:tcW w:w="1975" w:type="dxa"/>
            <w:shd w:val="clear" w:color="auto" w:fill="D9D9D9" w:themeFill="background1" w:themeFillShade="D9"/>
          </w:tcPr>
          <w:p w14:paraId="0BB8F57D"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266804">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266804">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266804">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266804">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266804">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266804">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266804">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266804">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266804">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266804">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6" w:name="_Toc125663171"/>
      <w:bookmarkStart w:id="547" w:name="_Toc126793291"/>
      <w:bookmarkEnd w:id="53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7"/>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548"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A22A50">
            <w:pPr>
              <w:spacing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548"/>
    </w:tbl>
    <w:p w14:paraId="29285803" w14:textId="77777777" w:rsidR="00A22A50" w:rsidRDefault="00A22A50" w:rsidP="00A22A50"/>
    <w:p w14:paraId="0BC53280"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9" w:name="_Toc12679329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9"/>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2A096C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0" w:name="_Toc1267932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0"/>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proofErr w:type="spellStart"/>
            <w:r>
              <w:rPr>
                <w:rFonts w:ascii="Times New Roman" w:hAnsi="Times New Roman" w:cs="Times New Roman"/>
                <w:sz w:val="24"/>
                <w:szCs w:val="24"/>
              </w:rPr>
              <w:t>mange</w:t>
            </w:r>
            <w:proofErr w:type="spellEnd"/>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1" w:name="_Toc12679329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1"/>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2" w:name="_Toc1267932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2"/>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3" w:name="_Toc12679329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3"/>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4" w:name="_Toc1267932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4"/>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5" w:name="_Toc12679329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5"/>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050941FD"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6" w:name="_C.5._Functional_requirements"/>
      <w:bookmarkStart w:id="557" w:name="_Toc132325943"/>
      <w:bookmarkEnd w:id="556"/>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6</w:t>
      </w:r>
      <w:r w:rsidRPr="00310021">
        <w:rPr>
          <w:rFonts w:ascii="Times New Roman Regular" w:hAnsi="Times New Roman Regular" w:cs="Times New Roman Regular"/>
          <w:b/>
          <w:bCs/>
          <w:color w:val="auto"/>
          <w:sz w:val="28"/>
          <w:szCs w:val="28"/>
        </w:rPr>
        <w:t>. Functional requirements</w:t>
      </w:r>
      <w:bookmarkEnd w:id="546"/>
      <w:bookmarkEnd w:id="557"/>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8" w:name="_Toc121126706"/>
      <w:bookmarkStart w:id="559"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8"/>
      <w:bookmarkEnd w:id="559"/>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560" w:name="_Toc125663172"/>
      <w:bookmarkStart w:id="561" w:name="_Toc132325944"/>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560"/>
      <w:bookmarkEnd w:id="561"/>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562" w:name="_C.1._Algorithm_intuition"/>
      <w:bookmarkStart w:id="563" w:name="_B.1._Algorithm_intuition"/>
      <w:bookmarkStart w:id="564" w:name="_B.1._Design_goals_1"/>
      <w:bookmarkStart w:id="565" w:name="_D.1._LTS_algorithm"/>
      <w:bookmarkStart w:id="566" w:name="_B.2._UI_wireframes"/>
      <w:bookmarkStart w:id="567" w:name="_C.2._UI_wireframes"/>
      <w:bookmarkStart w:id="568" w:name="_B.4._UI_wireframes"/>
      <w:bookmarkStart w:id="569" w:name="_D.4._UI_wireframes"/>
      <w:bookmarkStart w:id="570" w:name="_Toc125663174"/>
      <w:bookmarkStart w:id="571" w:name="_Toc132325948"/>
      <w:bookmarkStart w:id="572" w:name="_B.3._UI_wireframes"/>
      <w:bookmarkEnd w:id="562"/>
      <w:bookmarkEnd w:id="563"/>
      <w:bookmarkEnd w:id="564"/>
      <w:bookmarkEnd w:id="565"/>
      <w:bookmarkEnd w:id="566"/>
      <w:bookmarkEnd w:id="567"/>
      <w:bookmarkEnd w:id="568"/>
      <w:bookmarkEnd w:id="569"/>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024BF0">
        <w:rPr>
          <w:rFonts w:ascii="Times New Roman Regular" w:hAnsi="Times New Roman Regular" w:cs="Times New Roman Regular"/>
          <w:b/>
          <w:bCs/>
          <w:color w:val="auto"/>
          <w:sz w:val="28"/>
          <w:szCs w:val="28"/>
          <w:highlight w:val="yellow"/>
        </w:rPr>
        <w:t>1</w:t>
      </w:r>
      <w:r w:rsidRPr="00024BF0">
        <w:rPr>
          <w:rFonts w:ascii="Times New Roman Regular" w:hAnsi="Times New Roman Regular" w:cs="Times New Roman Regular"/>
          <w:b/>
          <w:bCs/>
          <w:color w:val="auto"/>
          <w:sz w:val="28"/>
          <w:szCs w:val="28"/>
          <w:highlight w:val="yellow"/>
        </w:rPr>
        <w:t>. UI wireframes</w:t>
      </w:r>
      <w:bookmarkEnd w:id="570"/>
      <w:bookmarkEnd w:id="571"/>
    </w:p>
    <w:p w14:paraId="163B05D0" w14:textId="77777777" w:rsidR="00F32AEF" w:rsidRPr="006B5E91" w:rsidRDefault="00F32AEF" w:rsidP="00F32AEF">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665CEA4D" wp14:editId="1595771F">
            <wp:extent cx="5897809" cy="613410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15AC59D" w14:textId="77777777" w:rsidR="00F32AEF" w:rsidRPr="00AC189B" w:rsidRDefault="00F32AEF" w:rsidP="00F32AEF">
      <w:pPr>
        <w:pStyle w:val="Caption"/>
        <w:jc w:val="center"/>
        <w:rPr>
          <w:rFonts w:ascii="Times New Roman" w:hAnsi="Times New Roman" w:cs="Times New Roman"/>
          <w:b w:val="0"/>
          <w:bCs w:val="0"/>
          <w:smallCaps w:val="0"/>
          <w:color w:val="auto"/>
          <w:sz w:val="24"/>
          <w:szCs w:val="24"/>
        </w:rPr>
      </w:pPr>
      <w:bookmarkStart w:id="573" w:name="_Toc121649178"/>
      <w:bookmarkStart w:id="574" w:name="_Toc12717165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I – Home 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73"/>
      <w:bookmarkEnd w:id="574"/>
    </w:p>
    <w:p w14:paraId="425C1C0F" w14:textId="77777777" w:rsidR="00F32AEF" w:rsidRPr="006B5E91" w:rsidRDefault="00F32AEF" w:rsidP="00F32AEF">
      <w:pPr>
        <w:rPr>
          <w:rFonts w:ascii="Times New Roman" w:hAnsi="Times New Roman" w:cs="Times New Roman"/>
        </w:rPr>
      </w:pPr>
    </w:p>
    <w:p w14:paraId="62AD4762" w14:textId="77777777" w:rsidR="00F32AEF" w:rsidRPr="006B5E91" w:rsidRDefault="00F32AEF" w:rsidP="00F32AEF">
      <w:pPr>
        <w:rPr>
          <w:rFonts w:ascii="Times New Roman" w:hAnsi="Times New Roman" w:cs="Times New Roman"/>
        </w:rPr>
      </w:pPr>
    </w:p>
    <w:p w14:paraId="2C9875EF" w14:textId="77777777" w:rsidR="00F32AEF" w:rsidRPr="006B5E91" w:rsidRDefault="00F32AEF" w:rsidP="00F32AEF">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2207B05D" wp14:editId="1C0599EF">
            <wp:extent cx="3615645" cy="3743325"/>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6FF12AE9" w14:textId="77777777" w:rsidR="00F32AEF" w:rsidRPr="00AC189B" w:rsidRDefault="00F32AEF" w:rsidP="00F32AEF">
      <w:pPr>
        <w:pStyle w:val="Caption"/>
        <w:jc w:val="center"/>
        <w:rPr>
          <w:rFonts w:ascii="Times New Roman" w:hAnsi="Times New Roman" w:cs="Times New Roman"/>
          <w:b w:val="0"/>
          <w:bCs w:val="0"/>
          <w:smallCaps w:val="0"/>
          <w:color w:val="auto"/>
          <w:sz w:val="24"/>
          <w:szCs w:val="24"/>
        </w:rPr>
      </w:pPr>
      <w:bookmarkStart w:id="575" w:name="_Toc12717165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I – Login 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75"/>
    </w:p>
    <w:p w14:paraId="12082BBA" w14:textId="77777777" w:rsidR="00F32AEF" w:rsidRDefault="00F32AEF" w:rsidP="00F32AEF">
      <w:pPr>
        <w:jc w:val="center"/>
        <w:rPr>
          <w:rFonts w:ascii="Times New Roman" w:hAnsi="Times New Roman" w:cs="Times New Roman"/>
        </w:rPr>
      </w:pPr>
      <w:r>
        <w:rPr>
          <w:rFonts w:ascii="Times New Roman" w:hAnsi="Times New Roman" w:cs="Times New Roman"/>
          <w:noProof/>
        </w:rPr>
        <w:drawing>
          <wp:inline distT="0" distB="0" distL="0" distR="0" wp14:anchorId="1DEF1781" wp14:editId="786573BF">
            <wp:extent cx="3682365" cy="379466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5E823471" w14:textId="77777777" w:rsidR="00F32AEF" w:rsidRPr="00AC189B" w:rsidRDefault="00F32AEF" w:rsidP="00F32AEF">
      <w:pPr>
        <w:pStyle w:val="Caption"/>
        <w:jc w:val="center"/>
        <w:rPr>
          <w:rFonts w:ascii="Times New Roman" w:hAnsi="Times New Roman" w:cs="Times New Roman"/>
          <w:b w:val="0"/>
          <w:bCs w:val="0"/>
          <w:smallCaps w:val="0"/>
          <w:color w:val="auto"/>
          <w:sz w:val="24"/>
          <w:szCs w:val="24"/>
        </w:rPr>
      </w:pPr>
      <w:bookmarkStart w:id="576" w:name="_Toc12717165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I – Register 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76"/>
    </w:p>
    <w:p w14:paraId="4422C3E5" w14:textId="77777777" w:rsidR="00F32AEF" w:rsidRDefault="00F32AEF" w:rsidP="00F32AEF">
      <w:pPr>
        <w:jc w:val="center"/>
        <w:rPr>
          <w:rFonts w:ascii="Times New Roman" w:hAnsi="Times New Roman" w:cs="Times New Roman"/>
        </w:rPr>
      </w:pPr>
    </w:p>
    <w:p w14:paraId="04C1F0CD" w14:textId="77777777" w:rsidR="00F32AEF" w:rsidRPr="006B5E91" w:rsidRDefault="00F32AEF" w:rsidP="00F32AEF">
      <w:pPr>
        <w:jc w:val="center"/>
        <w:rPr>
          <w:rFonts w:ascii="Times New Roman" w:hAnsi="Times New Roman" w:cs="Times New Roman"/>
        </w:rPr>
      </w:pPr>
      <w:r>
        <w:rPr>
          <w:rFonts w:ascii="Times New Roman" w:hAnsi="Times New Roman" w:cs="Times New Roman"/>
          <w:noProof/>
        </w:rPr>
        <w:drawing>
          <wp:inline distT="0" distB="0" distL="0" distR="0" wp14:anchorId="671655F4" wp14:editId="5EEC5D50">
            <wp:extent cx="5952646" cy="6191130"/>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1F3F9C53" w14:textId="77777777" w:rsidR="00F32AEF" w:rsidRPr="00AC189B" w:rsidRDefault="00F32AEF" w:rsidP="00F32AEF">
      <w:pPr>
        <w:pStyle w:val="Caption"/>
        <w:jc w:val="center"/>
        <w:rPr>
          <w:rFonts w:ascii="Times New Roman" w:hAnsi="Times New Roman" w:cs="Times New Roman"/>
          <w:b w:val="0"/>
          <w:bCs w:val="0"/>
          <w:smallCaps w:val="0"/>
          <w:color w:val="auto"/>
          <w:sz w:val="24"/>
          <w:szCs w:val="24"/>
        </w:rPr>
      </w:pPr>
      <w:bookmarkStart w:id="577" w:name="_Toc12717165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I – Review history 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77"/>
    </w:p>
    <w:p w14:paraId="01BC88DA" w14:textId="77777777" w:rsidR="00F32AEF" w:rsidRPr="00F32AEF" w:rsidRDefault="00F32AEF" w:rsidP="00F32AEF">
      <w:pPr>
        <w:rPr>
          <w:rFonts w:hint="eastAsia"/>
        </w:rPr>
      </w:pPr>
    </w:p>
    <w:p w14:paraId="0B89E11D" w14:textId="109D1ABF"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578" w:name="_C.1._Fetch_data"/>
      <w:bookmarkStart w:id="579" w:name="_D.1._Fetch_data"/>
      <w:bookmarkStart w:id="580" w:name="_Toc132325949"/>
      <w:bookmarkEnd w:id="572"/>
      <w:bookmarkEnd w:id="578"/>
      <w:bookmarkEnd w:id="579"/>
      <w:r w:rsidRPr="00024BF0">
        <w:rPr>
          <w:rFonts w:ascii="Times New Roman" w:hAnsi="Times New Roman" w:cs="Times New Roman"/>
          <w:b/>
          <w:bCs/>
          <w:color w:val="auto"/>
          <w:sz w:val="32"/>
          <w:szCs w:val="32"/>
          <w:highlight w:val="yellow"/>
        </w:rPr>
        <w:lastRenderedPageBreak/>
        <w:t xml:space="preserve">APPENDIX </w:t>
      </w:r>
      <w:r w:rsidR="002C6028" w:rsidRPr="00024BF0">
        <w:rPr>
          <w:rFonts w:ascii="Times New Roman" w:hAnsi="Times New Roman" w:cs="Times New Roman"/>
          <w:b/>
          <w:bCs/>
          <w:color w:val="auto"/>
          <w:sz w:val="32"/>
          <w:szCs w:val="32"/>
          <w:highlight w:val="yellow"/>
        </w:rPr>
        <w:t>E</w:t>
      </w:r>
      <w:r w:rsidRPr="00024BF0">
        <w:rPr>
          <w:rFonts w:ascii="Times New Roman" w:hAnsi="Times New Roman" w:cs="Times New Roman"/>
          <w:b/>
          <w:bCs/>
          <w:color w:val="auto"/>
          <w:sz w:val="32"/>
          <w:szCs w:val="32"/>
          <w:highlight w:val="yellow"/>
        </w:rPr>
        <w:t xml:space="preserve"> – IMPLEMENTATION</w:t>
      </w:r>
      <w:bookmarkEnd w:id="580"/>
      <w:r w:rsidR="00024BF0">
        <w:rPr>
          <w:rFonts w:ascii="Times New Roman" w:hAnsi="Times New Roman" w:cs="Times New Roman"/>
          <w:b/>
          <w:bCs/>
          <w:color w:val="auto"/>
          <w:sz w:val="32"/>
          <w:szCs w:val="32"/>
          <w:highlight w:val="yellow"/>
        </w:rPr>
        <w:t xml:space="preserve"> -leaving this for last</w:t>
      </w:r>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81" w:name="_D.1._Selection_of"/>
      <w:bookmarkStart w:id="582" w:name="_C.1._Selection_of"/>
      <w:bookmarkStart w:id="583" w:name="_E.1._Selection_of"/>
      <w:bookmarkStart w:id="584" w:name="_Toc132325950"/>
      <w:bookmarkEnd w:id="581"/>
      <w:bookmarkEnd w:id="582"/>
      <w:bookmarkEnd w:id="583"/>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sidRPr="00024BF0">
        <w:rPr>
          <w:rFonts w:ascii="Times New Roman Regular" w:hAnsi="Times New Roman Regular" w:cs="Times New Roman Regular"/>
          <w:b/>
          <w:bCs/>
          <w:color w:val="auto"/>
          <w:sz w:val="28"/>
          <w:szCs w:val="28"/>
          <w:highlight w:val="yellow"/>
        </w:rPr>
        <w:t>Selection of programming language</w:t>
      </w:r>
      <w:bookmarkEnd w:id="584"/>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85" w:name="_Toc124969336"/>
      <w:bookmarkStart w:id="586"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585"/>
      <w:bookmarkEnd w:id="586"/>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87" w:name="_D.2._Selection_of"/>
      <w:bookmarkStart w:id="588" w:name="_C.2._Selection_of"/>
      <w:bookmarkStart w:id="589" w:name="_E.2._Selection_of"/>
      <w:bookmarkStart w:id="590" w:name="_Toc132325951"/>
      <w:bookmarkStart w:id="591" w:name="_Toc124969337"/>
      <w:bookmarkEnd w:id="587"/>
      <w:bookmarkEnd w:id="588"/>
      <w:bookmarkEnd w:id="589"/>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w:t>
      </w:r>
      <w:r w:rsidRPr="00024BF0">
        <w:rPr>
          <w:rFonts w:ascii="Times New Roman Regular" w:hAnsi="Times New Roman Regular" w:cs="Times New Roman Regular"/>
          <w:b/>
          <w:bCs/>
          <w:color w:val="auto"/>
          <w:sz w:val="28"/>
          <w:szCs w:val="28"/>
          <w:highlight w:val="yellow"/>
        </w:rPr>
        <w:t>. Selection of Deep Learning (DL) framework</w:t>
      </w:r>
      <w:bookmarkEnd w:id="590"/>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92"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91"/>
      <w:bookmarkEnd w:id="592"/>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xml:space="preserve">. Although it is more complicated, the higher-level API: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pytorchvstensorflowref" </w:instrText>
            </w:r>
            <w:r w:rsidR="00DA58FF">
              <w:rPr>
                <w:rFonts w:ascii="Times New Roman Regular" w:hAnsi="Times New Roman Regular" w:cs="Times New Roman Regular"/>
                <w:sz w:val="24"/>
                <w:szCs w:val="24"/>
              </w:rPr>
              <w:fldChar w:fldCharType="separate"/>
            </w:r>
            <w:r w:rsidR="00105D25">
              <w:rPr>
                <w:rFonts w:ascii="Times New Roman Regular" w:hAnsi="Times New Roman Regular" w:cs="Times New Roman Regular"/>
                <w:sz w:val="24"/>
                <w:szCs w:val="24"/>
              </w:rPr>
              <w:t>Kurama</w:t>
            </w:r>
            <w:proofErr w:type="spellEnd"/>
            <w:r>
              <w:rPr>
                <w:rStyle w:val="Hyperlink"/>
                <w:rFonts w:ascii="Times New Roman Regular" w:hAnsi="Times New Roman Regular" w:cs="Times New Roman Regular"/>
                <w:color w:val="auto"/>
                <w:sz w:val="24"/>
                <w:szCs w:val="24"/>
                <w:u w:val="none"/>
              </w:rPr>
              <w:t>, 2022</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93" w:name="_D.3._Selection_of"/>
      <w:bookmarkStart w:id="594" w:name="_C.3._Selection_of"/>
      <w:bookmarkStart w:id="595" w:name="_E.3._Selection_of"/>
      <w:bookmarkStart w:id="596" w:name="_Toc132325952"/>
      <w:bookmarkEnd w:id="593"/>
      <w:bookmarkEnd w:id="594"/>
      <w:bookmarkEnd w:id="595"/>
      <w:r w:rsidRPr="00024BF0">
        <w:rPr>
          <w:rFonts w:ascii="Times New Roman Regular" w:hAnsi="Times New Roman Regular" w:cs="Times New Roman Regular"/>
          <w:b/>
          <w:bCs/>
          <w:color w:val="auto"/>
          <w:sz w:val="28"/>
          <w:szCs w:val="28"/>
          <w:highlight w:val="yellow"/>
        </w:rPr>
        <w:t>E.3. Selection of User Interface (UI) framework</w:t>
      </w:r>
      <w:bookmarkEnd w:id="596"/>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97" w:name="_Toc124969338"/>
      <w:bookmarkStart w:id="598"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97"/>
      <w:bookmarkEnd w:id="598"/>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angularvsreactvsvuevssvelteref" </w:instrText>
            </w:r>
            <w:r w:rsidR="00DA58FF">
              <w:rPr>
                <w:rFonts w:ascii="Times New Roman Regular" w:hAnsi="Times New Roman Regular" w:cs="Times New Roman Regular"/>
                <w:sz w:val="24"/>
                <w:szCs w:val="24"/>
              </w:rPr>
              <w:fldChar w:fldCharType="separate"/>
            </w:r>
            <w:r w:rsidR="007D38ED" w:rsidRPr="0091409E">
              <w:rPr>
                <w:rFonts w:ascii="Times New Roman Regular" w:hAnsi="Times New Roman Regular" w:cs="Times New Roman Regular"/>
                <w:sz w:val="24"/>
                <w:szCs w:val="24"/>
              </w:rPr>
              <w:t>Patadiya</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99" w:name="_C.4._Selection_of"/>
      <w:bookmarkStart w:id="600" w:name="_D.4._Selection_of"/>
      <w:bookmarkStart w:id="601" w:name="_E.4._Selection_of"/>
      <w:bookmarkStart w:id="602" w:name="_Toc132325953"/>
      <w:bookmarkEnd w:id="599"/>
      <w:bookmarkEnd w:id="600"/>
      <w:bookmarkEnd w:id="60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 xml:space="preserve">.4. </w:t>
      </w:r>
      <w:r w:rsidRPr="00024BF0">
        <w:rPr>
          <w:rFonts w:ascii="Times New Roman Regular" w:hAnsi="Times New Roman Regular" w:cs="Times New Roman Regular"/>
          <w:b/>
          <w:bCs/>
          <w:color w:val="auto"/>
          <w:sz w:val="28"/>
          <w:szCs w:val="28"/>
          <w:highlight w:val="yellow"/>
        </w:rPr>
        <w:t>Selection of Application Programming Interface (API) framework</w:t>
      </w:r>
      <w:bookmarkEnd w:id="602"/>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03" w:name="_Toc124969339"/>
      <w:bookmarkStart w:id="604"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03"/>
      <w:bookmarkEnd w:id="604"/>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flaskvsdjangoref" </w:instrText>
            </w:r>
            <w:r w:rsidR="00DA58FF">
              <w:rPr>
                <w:rFonts w:ascii="Times New Roman Regular" w:hAnsi="Times New Roman Regular" w:cs="Times New Roman Regular"/>
                <w:sz w:val="24"/>
                <w:szCs w:val="24"/>
              </w:rPr>
              <w:fldChar w:fldCharType="separate"/>
            </w:r>
            <w:r w:rsidR="0010507C" w:rsidRPr="000C238C">
              <w:rPr>
                <w:rFonts w:ascii="Times New Roman Regular" w:hAnsi="Times New Roman Regular" w:cs="Times New Roman Regular"/>
                <w:sz w:val="24"/>
                <w:szCs w:val="24"/>
              </w:rPr>
              <w:t>InterviewBit</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05" w:name="_C.5._Fetch_data"/>
      <w:bookmarkStart w:id="606" w:name="_E.5._Fetch_data"/>
      <w:bookmarkStart w:id="607" w:name="_Toc125663176"/>
      <w:bookmarkStart w:id="608" w:name="_Toc132325954"/>
      <w:bookmarkEnd w:id="605"/>
      <w:bookmarkEnd w:id="606"/>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07"/>
      <w:bookmarkEnd w:id="608"/>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09" w:name="_E.7._User_interface"/>
      <w:bookmarkStart w:id="610" w:name="_Toc132325956"/>
      <w:bookmarkEnd w:id="609"/>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10"/>
    </w:p>
    <w:p w14:paraId="07479905" w14:textId="77777777" w:rsidR="00142859" w:rsidRDefault="00142859" w:rsidP="00142859">
      <w:pPr>
        <w:keepNext/>
        <w:spacing w:line="360" w:lineRule="auto"/>
        <w:jc w:val="both"/>
      </w:pPr>
      <w:r>
        <w:rPr>
          <w:rFonts w:ascii="Times New Roman Regular" w:hAnsi="Times New Roman Regular" w:cs="Times New Roman Regular"/>
          <w:noProof/>
          <w:sz w:val="24"/>
          <w:szCs w:val="24"/>
        </w:rPr>
        <w:drawing>
          <wp:inline distT="0" distB="0" distL="0" distR="0" wp14:anchorId="74254C6C" wp14:editId="49511E02">
            <wp:extent cx="5943600" cy="6530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p>
    <w:p w14:paraId="3CCE24E8" w14:textId="6CF67A0D"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11"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2</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GUI - Hom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11"/>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77777777" w:rsidR="001D4A7C" w:rsidRDefault="001D4A7C"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74E7314D" wp14:editId="7DE0B7F4">
            <wp:extent cx="5362575" cy="433990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366951" cy="4343445"/>
                    </a:xfrm>
                    <a:prstGeom prst="rect">
                      <a:avLst/>
                    </a:prstGeom>
                    <a:noFill/>
                    <a:ln>
                      <a:noFill/>
                    </a:ln>
                  </pic:spPr>
                </pic:pic>
              </a:graphicData>
            </a:graphic>
          </wp:inline>
        </w:drawing>
      </w:r>
    </w:p>
    <w:p w14:paraId="1A34A033" w14:textId="0DDCBBE5"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12"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3</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GUI - News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12"/>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77777777" w:rsidR="00694745" w:rsidRDefault="00694745" w:rsidP="00694745">
      <w:pPr>
        <w:keepNext/>
        <w:spacing w:line="360" w:lineRule="auto"/>
        <w:jc w:val="center"/>
      </w:pPr>
      <w:r w:rsidRPr="00694745">
        <w:rPr>
          <w:rFonts w:ascii="Times New Roman Regular" w:hAnsi="Times New Roman Regular" w:cs="Times New Roman Regular"/>
          <w:noProof/>
          <w:sz w:val="24"/>
          <w:szCs w:val="24"/>
        </w:rPr>
        <w:drawing>
          <wp:inline distT="0" distB="0" distL="0" distR="0" wp14:anchorId="47667A22" wp14:editId="3D014D4F">
            <wp:extent cx="5370976" cy="2654501"/>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377140" cy="2657547"/>
                    </a:xfrm>
                    <a:prstGeom prst="rect">
                      <a:avLst/>
                    </a:prstGeom>
                  </pic:spPr>
                </pic:pic>
              </a:graphicData>
            </a:graphic>
          </wp:inline>
        </w:drawing>
      </w:r>
    </w:p>
    <w:p w14:paraId="153E15FB" w14:textId="3A68A14B"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13"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4</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ies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13"/>
    </w:p>
    <w:p w14:paraId="006B8062" w14:textId="77777777" w:rsidR="00694745" w:rsidRDefault="00694745"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661BC14D" wp14:editId="5FF31858">
            <wp:extent cx="5417462" cy="7753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422198" cy="7760128"/>
                    </a:xfrm>
                    <a:prstGeom prst="rect">
                      <a:avLst/>
                    </a:prstGeom>
                    <a:noFill/>
                    <a:ln>
                      <a:noFill/>
                    </a:ln>
                  </pic:spPr>
                </pic:pic>
              </a:graphicData>
            </a:graphic>
          </wp:inline>
        </w:drawing>
      </w:r>
    </w:p>
    <w:p w14:paraId="2691C3C5" w14:textId="37AC32FA"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14"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5</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y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14"/>
    </w:p>
    <w:p w14:paraId="254A2049" w14:textId="77777777" w:rsidR="00AD1ED9" w:rsidRDefault="00AD1ED9" w:rsidP="00AD1ED9">
      <w:pPr>
        <w:keepNext/>
        <w:spacing w:line="360" w:lineRule="auto"/>
        <w:jc w:val="both"/>
      </w:pPr>
      <w:r>
        <w:rPr>
          <w:rFonts w:ascii="Times New Roman Regular" w:hAnsi="Times New Roman Regular" w:cs="Times New Roman Regular"/>
          <w:noProof/>
          <w:sz w:val="24"/>
          <w:szCs w:val="24"/>
        </w:rPr>
        <w:lastRenderedPageBreak/>
        <w:drawing>
          <wp:inline distT="0" distB="0" distL="0" distR="0" wp14:anchorId="6A5EC766" wp14:editId="335F37EF">
            <wp:extent cx="5943600" cy="297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352247E" w14:textId="51E08986"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15"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GUI - Admin login (</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15"/>
    </w:p>
    <w:p w14:paraId="51D01A16" w14:textId="77777777" w:rsidR="00A252E5" w:rsidRDefault="00A252E5" w:rsidP="00A252E5">
      <w:pPr>
        <w:keepNext/>
        <w:spacing w:line="360" w:lineRule="auto"/>
        <w:jc w:val="both"/>
      </w:pPr>
      <w:r>
        <w:rPr>
          <w:rFonts w:ascii="Times New Roman Regular" w:hAnsi="Times New Roman Regular" w:cs="Times New Roman Regular"/>
          <w:noProof/>
          <w:sz w:val="24"/>
          <w:szCs w:val="24"/>
        </w:rPr>
        <w:drawing>
          <wp:inline distT="0" distB="0" distL="0" distR="0" wp14:anchorId="73CA9047" wp14:editId="1133E8C2">
            <wp:extent cx="5943600"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62C5AF7" w14:textId="57617673" w:rsidR="00416BF0" w:rsidRPr="00A252E5" w:rsidRDefault="00A252E5" w:rsidP="00A252E5">
      <w:pPr>
        <w:pStyle w:val="Caption"/>
        <w:jc w:val="center"/>
        <w:rPr>
          <w:rFonts w:ascii="Times New Roman" w:hAnsi="Times New Roman" w:cs="Times New Roman"/>
          <w:b w:val="0"/>
          <w:bCs w:val="0"/>
          <w:smallCaps w:val="0"/>
          <w:color w:val="auto"/>
          <w:sz w:val="26"/>
          <w:szCs w:val="26"/>
        </w:rPr>
      </w:pPr>
      <w:bookmarkStart w:id="616" w:name="_Toc132182799"/>
      <w:r w:rsidRPr="00A252E5">
        <w:rPr>
          <w:rFonts w:ascii="Times New Roman" w:hAnsi="Times New Roman" w:cs="Times New Roman"/>
          <w:b w:val="0"/>
          <w:bCs w:val="0"/>
          <w:smallCaps w:val="0"/>
          <w:color w:val="auto"/>
          <w:sz w:val="24"/>
          <w:szCs w:val="24"/>
        </w:rPr>
        <w:t xml:space="preserve">Figure </w:t>
      </w:r>
      <w:r w:rsidRPr="00A252E5">
        <w:rPr>
          <w:rFonts w:ascii="Times New Roman" w:hAnsi="Times New Roman" w:cs="Times New Roman"/>
          <w:b w:val="0"/>
          <w:bCs w:val="0"/>
          <w:smallCaps w:val="0"/>
          <w:color w:val="auto"/>
          <w:sz w:val="24"/>
          <w:szCs w:val="24"/>
        </w:rPr>
        <w:fldChar w:fldCharType="begin"/>
      </w:r>
      <w:r w:rsidRPr="00A252E5">
        <w:rPr>
          <w:rFonts w:ascii="Times New Roman" w:hAnsi="Times New Roman" w:cs="Times New Roman"/>
          <w:b w:val="0"/>
          <w:bCs w:val="0"/>
          <w:smallCaps w:val="0"/>
          <w:color w:val="auto"/>
          <w:sz w:val="24"/>
          <w:szCs w:val="24"/>
        </w:rPr>
        <w:instrText xml:space="preserve"> SEQ Figure \* ARABIC </w:instrText>
      </w:r>
      <w:r w:rsidRPr="00A252E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A252E5">
        <w:rPr>
          <w:rFonts w:ascii="Times New Roman" w:hAnsi="Times New Roman" w:cs="Times New Roman"/>
          <w:b w:val="0"/>
          <w:bCs w:val="0"/>
          <w:smallCaps w:val="0"/>
          <w:color w:val="auto"/>
          <w:sz w:val="24"/>
          <w:szCs w:val="24"/>
        </w:rPr>
        <w:fldChar w:fldCharType="end"/>
      </w:r>
      <w:r w:rsidRPr="00A252E5">
        <w:rPr>
          <w:rFonts w:ascii="Times New Roman" w:hAnsi="Times New Roman" w:cs="Times New Roman"/>
          <w:b w:val="0"/>
          <w:bCs w:val="0"/>
          <w:smallCaps w:val="0"/>
          <w:color w:val="auto"/>
          <w:sz w:val="24"/>
          <w:szCs w:val="24"/>
        </w:rPr>
        <w:t>: GUI - Admin metrics (</w:t>
      </w:r>
      <w:r w:rsidRPr="00E31A30">
        <w:rPr>
          <w:rFonts w:ascii="Times New Roman" w:hAnsi="Times New Roman" w:cs="Times New Roman"/>
          <w:b w:val="0"/>
          <w:bCs w:val="0"/>
          <w:i/>
          <w:iCs/>
          <w:smallCaps w:val="0"/>
          <w:color w:val="auto"/>
          <w:sz w:val="24"/>
          <w:szCs w:val="24"/>
        </w:rPr>
        <w:t>Self-Composed</w:t>
      </w:r>
      <w:r w:rsidRPr="00A252E5">
        <w:rPr>
          <w:rFonts w:ascii="Times New Roman" w:hAnsi="Times New Roman" w:cs="Times New Roman"/>
          <w:b w:val="0"/>
          <w:bCs w:val="0"/>
          <w:smallCaps w:val="0"/>
          <w:color w:val="auto"/>
          <w:sz w:val="24"/>
          <w:szCs w:val="24"/>
        </w:rPr>
        <w:t>)</w:t>
      </w:r>
      <w:bookmarkEnd w:id="616"/>
    </w:p>
    <w:p w14:paraId="0423F9BE"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2E5C9E65"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41BEF35C" w14:textId="77777777" w:rsidR="00416BF0" w:rsidRDefault="00416BF0">
      <w:pPr>
        <w:spacing w:line="360" w:lineRule="auto"/>
        <w:jc w:val="both"/>
        <w:rPr>
          <w:rFonts w:ascii="Times New Roman Regular" w:hAnsi="Times New Roman Regular" w:cs="Times New Roman Regular" w:hint="eastAsia"/>
          <w:sz w:val="24"/>
          <w:szCs w:val="24"/>
        </w:rPr>
      </w:pPr>
    </w:p>
    <w:p w14:paraId="15EDFDD5" w14:textId="77777777" w:rsidR="0017195F" w:rsidRDefault="0017195F">
      <w:pPr>
        <w:spacing w:line="360" w:lineRule="auto"/>
        <w:jc w:val="both"/>
        <w:rPr>
          <w:rFonts w:ascii="Times New Roman Regular" w:hAnsi="Times New Roman Regular" w:cs="Times New Roman Regular" w:hint="eastAsia"/>
          <w:sz w:val="24"/>
          <w:szCs w:val="24"/>
        </w:rPr>
      </w:pPr>
    </w:p>
    <w:p w14:paraId="5A4FAC14" w14:textId="77777777" w:rsidR="002106A1" w:rsidRDefault="002106A1" w:rsidP="002106A1">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1AF994FB" wp14:editId="37729211">
            <wp:extent cx="5413651" cy="7752522"/>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416790" cy="7757017"/>
                    </a:xfrm>
                    <a:prstGeom prst="rect">
                      <a:avLst/>
                    </a:prstGeom>
                    <a:noFill/>
                    <a:ln>
                      <a:noFill/>
                    </a:ln>
                  </pic:spPr>
                </pic:pic>
              </a:graphicData>
            </a:graphic>
          </wp:inline>
        </w:drawing>
      </w:r>
    </w:p>
    <w:p w14:paraId="11F76163" w14:textId="33F966E1" w:rsidR="0017195F" w:rsidRDefault="002106A1" w:rsidP="00136FBA">
      <w:pPr>
        <w:pStyle w:val="Caption"/>
        <w:jc w:val="center"/>
        <w:rPr>
          <w:rFonts w:ascii="Times New Roman Regular" w:hAnsi="Times New Roman Regular" w:cs="Times New Roman Regular" w:hint="eastAsia"/>
          <w:sz w:val="24"/>
          <w:szCs w:val="24"/>
        </w:rPr>
      </w:pPr>
      <w:bookmarkStart w:id="617" w:name="_Toc132182800"/>
      <w:r w:rsidRPr="002106A1">
        <w:rPr>
          <w:rFonts w:ascii="Times New Roman" w:hAnsi="Times New Roman" w:cs="Times New Roman"/>
          <w:b w:val="0"/>
          <w:bCs w:val="0"/>
          <w:smallCaps w:val="0"/>
          <w:color w:val="auto"/>
          <w:sz w:val="24"/>
          <w:szCs w:val="24"/>
        </w:rPr>
        <w:t xml:space="preserve">Figure </w:t>
      </w:r>
      <w:r w:rsidRPr="002106A1">
        <w:rPr>
          <w:rFonts w:ascii="Times New Roman" w:hAnsi="Times New Roman" w:cs="Times New Roman"/>
          <w:b w:val="0"/>
          <w:bCs w:val="0"/>
          <w:smallCaps w:val="0"/>
          <w:color w:val="auto"/>
          <w:sz w:val="24"/>
          <w:szCs w:val="24"/>
        </w:rPr>
        <w:fldChar w:fldCharType="begin"/>
      </w:r>
      <w:r w:rsidRPr="002106A1">
        <w:rPr>
          <w:rFonts w:ascii="Times New Roman" w:hAnsi="Times New Roman" w:cs="Times New Roman"/>
          <w:b w:val="0"/>
          <w:bCs w:val="0"/>
          <w:smallCaps w:val="0"/>
          <w:color w:val="auto"/>
          <w:sz w:val="24"/>
          <w:szCs w:val="24"/>
        </w:rPr>
        <w:instrText xml:space="preserve"> SEQ Figure \* ARABIC </w:instrText>
      </w:r>
      <w:r w:rsidRPr="002106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2106A1">
        <w:rPr>
          <w:rFonts w:ascii="Times New Roman" w:hAnsi="Times New Roman" w:cs="Times New Roman"/>
          <w:b w:val="0"/>
          <w:bCs w:val="0"/>
          <w:smallCaps w:val="0"/>
          <w:color w:val="auto"/>
          <w:sz w:val="24"/>
          <w:szCs w:val="24"/>
        </w:rPr>
        <w:fldChar w:fldCharType="end"/>
      </w:r>
      <w:r w:rsidRPr="002106A1">
        <w:rPr>
          <w:rFonts w:ascii="Times New Roman" w:hAnsi="Times New Roman" w:cs="Times New Roman"/>
          <w:b w:val="0"/>
          <w:bCs w:val="0"/>
          <w:smallCaps w:val="0"/>
          <w:color w:val="auto"/>
          <w:sz w:val="24"/>
          <w:szCs w:val="24"/>
        </w:rPr>
        <w:t>: GUI - Forecast (</w:t>
      </w:r>
      <w:r w:rsidRPr="00E31A30">
        <w:rPr>
          <w:rFonts w:ascii="Times New Roman" w:hAnsi="Times New Roman" w:cs="Times New Roman"/>
          <w:b w:val="0"/>
          <w:bCs w:val="0"/>
          <w:i/>
          <w:iCs/>
          <w:smallCaps w:val="0"/>
          <w:color w:val="auto"/>
          <w:sz w:val="24"/>
          <w:szCs w:val="24"/>
        </w:rPr>
        <w:t>Self-Composed</w:t>
      </w:r>
      <w:r w:rsidRPr="002106A1">
        <w:rPr>
          <w:rFonts w:ascii="Times New Roman" w:hAnsi="Times New Roman" w:cs="Times New Roman"/>
          <w:b w:val="0"/>
          <w:bCs w:val="0"/>
          <w:smallCaps w:val="0"/>
          <w:color w:val="auto"/>
          <w:sz w:val="24"/>
          <w:szCs w:val="24"/>
        </w:rPr>
        <w:t>)</w:t>
      </w:r>
      <w:bookmarkEnd w:id="617"/>
    </w:p>
    <w:p w14:paraId="5C24663C" w14:textId="21953170"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618" w:name="_Toc132325957"/>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618"/>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19" w:name="_D.1._Functional_testing"/>
      <w:bookmarkStart w:id="620" w:name="_F.1._Functional_testing"/>
      <w:bookmarkStart w:id="621" w:name="_Toc132325958"/>
      <w:bookmarkEnd w:id="619"/>
      <w:bookmarkEnd w:id="620"/>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621"/>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22"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622"/>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23" w:name="_D.2._Non-functional_testing"/>
      <w:bookmarkStart w:id="624" w:name="_F.2._Non-functional_testing"/>
      <w:bookmarkStart w:id="625" w:name="_Toc132325959"/>
      <w:bookmarkEnd w:id="623"/>
      <w:bookmarkEnd w:id="624"/>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625"/>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0CEEB0DB"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888871" cy="1045276"/>
                          </a:xfrm>
                          <a:prstGeom prst="rect">
                            <a:avLst/>
                          </a:prstGeom>
                        </pic:spPr>
                      </pic:pic>
                    </a:graphicData>
                  </a:graphic>
                </wp:inline>
              </w:drawing>
            </w:r>
          </w:p>
          <w:p w14:paraId="7FEDA449" w14:textId="5A9572F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26"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26"/>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2863276" cy="1068677"/>
                          </a:xfrm>
                          <a:prstGeom prst="rect">
                            <a:avLst/>
                          </a:prstGeom>
                        </pic:spPr>
                      </pic:pic>
                    </a:graphicData>
                  </a:graphic>
                </wp:inline>
              </w:drawing>
            </w:r>
          </w:p>
          <w:p w14:paraId="5AC47DC1" w14:textId="79DC636E"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27"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27"/>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2913209" cy="979254"/>
                          </a:xfrm>
                          <a:prstGeom prst="rect">
                            <a:avLst/>
                          </a:prstGeom>
                        </pic:spPr>
                      </pic:pic>
                    </a:graphicData>
                  </a:graphic>
                </wp:inline>
              </w:drawing>
            </w:r>
          </w:p>
          <w:p w14:paraId="43959F0A" w14:textId="010039D9"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28"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28"/>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2877574" cy="970583"/>
                          </a:xfrm>
                          <a:prstGeom prst="rect">
                            <a:avLst/>
                          </a:prstGeom>
                        </pic:spPr>
                      </pic:pic>
                    </a:graphicData>
                  </a:graphic>
                </wp:inline>
              </w:drawing>
            </w:r>
          </w:p>
          <w:p w14:paraId="5E030C23" w14:textId="365A2C3F"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29"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29"/>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943600" cy="1537970"/>
                    </a:xfrm>
                    <a:prstGeom prst="rect">
                      <a:avLst/>
                    </a:prstGeom>
                  </pic:spPr>
                </pic:pic>
              </a:graphicData>
            </a:graphic>
          </wp:inline>
        </w:drawing>
      </w:r>
    </w:p>
    <w:p w14:paraId="4A068CA9" w14:textId="2A950F15"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30"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5</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30"/>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943600" cy="3740150"/>
                    </a:xfrm>
                    <a:prstGeom prst="rect">
                      <a:avLst/>
                    </a:prstGeom>
                  </pic:spPr>
                </pic:pic>
              </a:graphicData>
            </a:graphic>
          </wp:inline>
        </w:drawing>
      </w:r>
    </w:p>
    <w:p w14:paraId="03393CB0" w14:textId="7178A610"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31"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7</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31"/>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32"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32"/>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D7530D">
        <w:tc>
          <w:tcPr>
            <w:tcW w:w="712"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633" w:name="_Toc132325960"/>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633"/>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34" w:name="_E.1._Expert_evaluators"/>
      <w:bookmarkStart w:id="635" w:name="_G.1._Expert_evaluators"/>
      <w:bookmarkStart w:id="636" w:name="_Toc132325961"/>
      <w:bookmarkEnd w:id="634"/>
      <w:bookmarkEnd w:id="635"/>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36"/>
    </w:p>
    <w:p w14:paraId="4D018F1C" w14:textId="231A8422"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37"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bookmarkEnd w:id="637"/>
      <w:r w:rsidR="00141E2B" w:rsidRPr="00141E2B">
        <w:rPr>
          <w:rFonts w:ascii="Times New Roman" w:hAnsi="Times New Roman" w:cs="Times New Roman"/>
          <w:b w:val="0"/>
          <w:bCs w:val="0"/>
          <w:smallCaps w:val="0"/>
          <w:color w:val="auto"/>
          <w:sz w:val="24"/>
          <w:szCs w:val="24"/>
        </w:rPr>
        <w:t>Details of the expert evaluator(s) selected.</w:t>
      </w:r>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D70806">
        <w:tc>
          <w:tcPr>
            <w:tcW w:w="805"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38" w:name="_E.2._Evaluation_of_1"/>
      <w:bookmarkStart w:id="639" w:name="_G.2._Evaluation_of"/>
      <w:bookmarkStart w:id="640" w:name="_Toc132325962"/>
      <w:bookmarkEnd w:id="638"/>
      <w:bookmarkEnd w:id="639"/>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40"/>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41"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41"/>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923817">
        <w:tc>
          <w:tcPr>
            <w:tcW w:w="77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42" w:name="_E.2._Evaluation_of"/>
      <w:bookmarkStart w:id="643" w:name="_E.3._Evaluation_of"/>
      <w:bookmarkStart w:id="644" w:name="_G.3._Evaluation_of"/>
      <w:bookmarkStart w:id="645" w:name="_Toc132325963"/>
      <w:bookmarkEnd w:id="642"/>
      <w:bookmarkEnd w:id="643"/>
      <w:bookmarkEnd w:id="644"/>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45"/>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46"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46"/>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8076F">
        <w:tc>
          <w:tcPr>
            <w:tcW w:w="823"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3D9BAF2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647"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47"/>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F24DF5">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125D311"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48" w:name="_Toc125663178"/>
      <w:bookmarkStart w:id="649" w:name="_Toc132325964"/>
      <w:r w:rsidRPr="00D0551F">
        <w:rPr>
          <w:rFonts w:ascii="Times New Roman" w:hAnsi="Times New Roman" w:cs="Times New Roman"/>
          <w:b/>
          <w:bCs/>
          <w:color w:val="auto"/>
          <w:sz w:val="32"/>
          <w:szCs w:val="32"/>
          <w:highlight w:val="yellow"/>
        </w:rPr>
        <w:lastRenderedPageBreak/>
        <w:t xml:space="preserve">APPENDIX </w:t>
      </w:r>
      <w:r w:rsidR="00281A09" w:rsidRPr="00D0551F">
        <w:rPr>
          <w:rFonts w:ascii="Times New Roman" w:hAnsi="Times New Roman" w:cs="Times New Roman"/>
          <w:b/>
          <w:bCs/>
          <w:color w:val="auto"/>
          <w:sz w:val="32"/>
          <w:szCs w:val="32"/>
          <w:highlight w:val="yellow"/>
        </w:rPr>
        <w:t>H</w:t>
      </w:r>
      <w:r w:rsidRPr="00D0551F">
        <w:rPr>
          <w:rFonts w:ascii="Times New Roman" w:hAnsi="Times New Roman" w:cs="Times New Roman"/>
          <w:b/>
          <w:bCs/>
          <w:color w:val="auto"/>
          <w:sz w:val="32"/>
          <w:szCs w:val="32"/>
          <w:highlight w:val="yellow"/>
        </w:rPr>
        <w:t xml:space="preserve"> – CONCLUSION</w:t>
      </w:r>
      <w:bookmarkEnd w:id="648"/>
      <w:bookmarkEnd w:id="649"/>
      <w:r w:rsidR="00D0551F">
        <w:rPr>
          <w:rFonts w:ascii="Times New Roman" w:hAnsi="Times New Roman" w:cs="Times New Roman"/>
          <w:b/>
          <w:bCs/>
          <w:color w:val="auto"/>
          <w:sz w:val="32"/>
          <w:szCs w:val="32"/>
          <w:highlight w:val="yellow"/>
        </w:rPr>
        <w:t xml:space="preserve"> - final</w:t>
      </w:r>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50" w:name="_E.1._Project_scope"/>
      <w:bookmarkStart w:id="651" w:name="_D.1._Project_schedule"/>
      <w:bookmarkStart w:id="652" w:name="_E.4._Evaluation_metrics"/>
      <w:bookmarkStart w:id="653" w:name="_D.3._Evaluation_metrics"/>
      <w:bookmarkStart w:id="654" w:name="_D.2._Status_of"/>
      <w:bookmarkStart w:id="655" w:name="_F.2._Status_of"/>
      <w:bookmarkStart w:id="656" w:name="_F.1._Status_of"/>
      <w:bookmarkStart w:id="657" w:name="_H.1._Status_of"/>
      <w:bookmarkStart w:id="658" w:name="_Toc132325965"/>
      <w:bookmarkStart w:id="659" w:name="_D.4._Evaluation_metrics"/>
      <w:bookmarkEnd w:id="650"/>
      <w:bookmarkEnd w:id="651"/>
      <w:bookmarkEnd w:id="652"/>
      <w:bookmarkEnd w:id="653"/>
      <w:bookmarkEnd w:id="654"/>
      <w:bookmarkEnd w:id="655"/>
      <w:bookmarkEnd w:id="656"/>
      <w:bookmarkEnd w:id="657"/>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658"/>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660"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660"/>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661" w:name="_F.3._Achievement_of"/>
      <w:bookmarkStart w:id="662" w:name="_F.2._Achievement_of"/>
      <w:bookmarkStart w:id="663" w:name="_H.2._Achievement_of"/>
      <w:bookmarkStart w:id="664" w:name="_Toc132325966"/>
      <w:bookmarkEnd w:id="659"/>
      <w:bookmarkEnd w:id="661"/>
      <w:bookmarkEnd w:id="662"/>
      <w:bookmarkEnd w:id="663"/>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664"/>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665"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665"/>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66" w:name="_F.3._Project_scope"/>
      <w:bookmarkStart w:id="667" w:name="_H.3._Project_scope"/>
      <w:bookmarkStart w:id="668" w:name="_APPENDIX_E_–"/>
      <w:bookmarkStart w:id="669" w:name="_APPENDIX_G_–"/>
      <w:bookmarkStart w:id="670" w:name="_APPENDIX_I_–"/>
      <w:bookmarkStart w:id="671" w:name="_Toc132325967"/>
      <w:bookmarkEnd w:id="666"/>
      <w:bookmarkEnd w:id="667"/>
      <w:bookmarkEnd w:id="668"/>
      <w:bookmarkEnd w:id="669"/>
      <w:bookmarkEnd w:id="670"/>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71"/>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w:t>
      </w:r>
      <w:r w:rsidRPr="00851B01">
        <w:rPr>
          <w:rStyle w:val="Hyperlink"/>
          <w:rFonts w:ascii="Times New Roman Regular" w:hAnsi="Times New Roman Regular" w:cs="Times New Roman Regular"/>
          <w:i/>
          <w:color w:val="auto"/>
          <w:sz w:val="24"/>
          <w:szCs w:val="24"/>
          <w:u w:val="none"/>
        </w:rPr>
        <w:t xml:space="preserve">version of the concept map can be found </w:t>
      </w:r>
      <w:hyperlink r:id="rId171"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72" w:name="_Toc132325968"/>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72"/>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5CB6E517">
            <wp:extent cx="5975888" cy="8016949"/>
            <wp:effectExtent l="0" t="0" r="6350" b="317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6001346" cy="8051102"/>
                    </a:xfrm>
                    <a:prstGeom prst="rect">
                      <a:avLst/>
                    </a:prstGeom>
                  </pic:spPr>
                </pic:pic>
              </a:graphicData>
            </a:graphic>
          </wp:inline>
        </w:drawing>
      </w:r>
      <w:bookmarkStart w:id="673" w:name="_GoBack"/>
      <w:bookmarkEnd w:id="673"/>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5B229D" w14:textId="77777777" w:rsidR="005F37CA" w:rsidRDefault="005F37CA">
      <w:pPr>
        <w:spacing w:line="240" w:lineRule="auto"/>
      </w:pPr>
      <w:r>
        <w:separator/>
      </w:r>
    </w:p>
  </w:endnote>
  <w:endnote w:type="continuationSeparator" w:id="0">
    <w:p w14:paraId="6A4D7793" w14:textId="77777777" w:rsidR="005F37CA" w:rsidRDefault="005F37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9E6371" w14:textId="77777777" w:rsidR="005F37CA" w:rsidRDefault="005F37CA">
      <w:pPr>
        <w:spacing w:after="0"/>
      </w:pPr>
      <w:r>
        <w:separator/>
      </w:r>
    </w:p>
  </w:footnote>
  <w:footnote w:type="continuationSeparator" w:id="0">
    <w:p w14:paraId="7F212DAA" w14:textId="77777777" w:rsidR="005F37CA" w:rsidRDefault="005F37C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A22A50" w:rsidRDefault="00A22A50">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22A50" w:rsidRDefault="00A22A50">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22A50" w:rsidRDefault="00A22A50">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22A50" w:rsidRDefault="00A22A50">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22A50" w:rsidRDefault="00A22A50">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22A50" w:rsidRDefault="00A22A50">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22A50" w:rsidRDefault="00A22A50">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22A50" w:rsidRDefault="00A22A50">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22A50" w:rsidRDefault="00A22A50">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22A50" w:rsidRDefault="00A22A50">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22A50" w:rsidRDefault="00A22A5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22A50"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22A50" w:rsidRDefault="00A22A50">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22A50" w:rsidRDefault="00A22A50">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22A50" w:rsidRDefault="00A22A50">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22A50" w:rsidRDefault="00A22A50">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22A50" w:rsidRDefault="00A22A5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22A50" w:rsidRDefault="00A22A50">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A22A50" w:rsidRPr="009774B4" w:rsidRDefault="00A22A50"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A22A50" w:rsidRPr="005E2C25"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22A50" w:rsidRPr="003C6E3B" w:rsidRDefault="00A22A50">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22A50" w:rsidRPr="005E2C25" w:rsidRDefault="00A22A50">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22A50" w:rsidRDefault="00A22A5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1"/>
  </w:num>
  <w:num w:numId="2">
    <w:abstractNumId w:val="21"/>
  </w:num>
  <w:num w:numId="3">
    <w:abstractNumId w:val="13"/>
  </w:num>
  <w:num w:numId="4">
    <w:abstractNumId w:val="28"/>
  </w:num>
  <w:num w:numId="5">
    <w:abstractNumId w:val="30"/>
  </w:num>
  <w:num w:numId="6">
    <w:abstractNumId w:val="27"/>
  </w:num>
  <w:num w:numId="7">
    <w:abstractNumId w:val="10"/>
  </w:num>
  <w:num w:numId="8">
    <w:abstractNumId w:val="29"/>
  </w:num>
  <w:num w:numId="9">
    <w:abstractNumId w:val="0"/>
  </w:num>
  <w:num w:numId="10">
    <w:abstractNumId w:val="12"/>
  </w:num>
  <w:num w:numId="11">
    <w:abstractNumId w:val="33"/>
  </w:num>
  <w:num w:numId="12">
    <w:abstractNumId w:val="18"/>
  </w:num>
  <w:num w:numId="13">
    <w:abstractNumId w:val="9"/>
  </w:num>
  <w:num w:numId="14">
    <w:abstractNumId w:val="20"/>
  </w:num>
  <w:num w:numId="15">
    <w:abstractNumId w:val="35"/>
  </w:num>
  <w:num w:numId="16">
    <w:abstractNumId w:val="1"/>
  </w:num>
  <w:num w:numId="17">
    <w:abstractNumId w:val="22"/>
  </w:num>
  <w:num w:numId="18">
    <w:abstractNumId w:val="16"/>
  </w:num>
  <w:num w:numId="19">
    <w:abstractNumId w:val="6"/>
  </w:num>
  <w:num w:numId="20">
    <w:abstractNumId w:val="8"/>
  </w:num>
  <w:num w:numId="21">
    <w:abstractNumId w:val="23"/>
  </w:num>
  <w:num w:numId="22">
    <w:abstractNumId w:val="7"/>
  </w:num>
  <w:num w:numId="23">
    <w:abstractNumId w:val="15"/>
  </w:num>
  <w:num w:numId="24">
    <w:abstractNumId w:val="34"/>
  </w:num>
  <w:num w:numId="25">
    <w:abstractNumId w:val="4"/>
  </w:num>
  <w:num w:numId="26">
    <w:abstractNumId w:val="26"/>
  </w:num>
  <w:num w:numId="27">
    <w:abstractNumId w:val="19"/>
  </w:num>
  <w:num w:numId="28">
    <w:abstractNumId w:val="5"/>
  </w:num>
  <w:num w:numId="29">
    <w:abstractNumId w:val="24"/>
  </w:num>
  <w:num w:numId="30">
    <w:abstractNumId w:val="11"/>
  </w:num>
  <w:num w:numId="31">
    <w:abstractNumId w:val="3"/>
  </w:num>
  <w:num w:numId="32">
    <w:abstractNumId w:val="32"/>
  </w:num>
  <w:num w:numId="33">
    <w:abstractNumId w:val="14"/>
  </w:num>
  <w:num w:numId="34">
    <w:abstractNumId w:val="25"/>
  </w:num>
  <w:num w:numId="35">
    <w:abstractNumId w:val="2"/>
  </w:num>
  <w:num w:numId="36">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7CA"/>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theme" Target="theme/theme1.xml"/><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hyperlink" Target="https://drive.google.com/file/d/1o8CbD8ZbRQpNbYviCQPYxUWLKO3GctUl/view" TargetMode="External"/><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0" Type="http://schemas.openxmlformats.org/officeDocument/2006/relationships/image" Target="media/image32.png"/><Relationship Id="rId65" Type="http://schemas.openxmlformats.org/officeDocument/2006/relationships/header" Target="header17.xml"/><Relationship Id="rId81" Type="http://schemas.openxmlformats.org/officeDocument/2006/relationships/hyperlink" Target="https://doi.org/10.48550/arXiv.1806.07366" TargetMode="Externa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35" Type="http://schemas.openxmlformats.org/officeDocument/2006/relationships/hyperlink" Target="https://medium.com/@soumyachess1496/cross-validation-in-time-series-566ae4981ce4" TargetMode="External"/><Relationship Id="rId151" Type="http://schemas.openxmlformats.org/officeDocument/2006/relationships/header" Target="header23.xml"/><Relationship Id="rId156" Type="http://schemas.openxmlformats.org/officeDocument/2006/relationships/image" Target="media/image41.png"/><Relationship Id="rId177" Type="http://schemas.openxmlformats.org/officeDocument/2006/relationships/image" Target="media/image61.png"/><Relationship Id="rId172" Type="http://schemas.openxmlformats.org/officeDocument/2006/relationships/image" Target="media/image56.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04" Type="http://schemas.openxmlformats.org/officeDocument/2006/relationships/hyperlink" Target="https://doi.org/10.1142/S0129065721300011" TargetMode="External"/><Relationship Id="rId120" Type="http://schemas.openxmlformats.org/officeDocument/2006/relationships/hyperlink" Target="https://doi.org/10.48550/ARXIV.1905.11065" TargetMode="External"/><Relationship Id="rId125" Type="http://schemas.openxmlformats.org/officeDocument/2006/relationships/hyperlink" Target="https://doi.org/10.15408/etk.v20i1.16911" TargetMode="External"/><Relationship Id="rId141" Type="http://schemas.openxmlformats.org/officeDocument/2006/relationships/hyperlink" Target="https://doi.org/10.3390/e21060589"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image" Target="media/image62.png"/><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7.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8.png"/><Relationship Id="rId179" Type="http://schemas.openxmlformats.org/officeDocument/2006/relationships/image" Target="media/image63.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fontTable" Target="fontTable.xml"/><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59.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0.png"/><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22BD553-F18A-4677-918B-8223C201B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75</TotalTime>
  <Pages>181</Pages>
  <Words>57469</Words>
  <Characters>327577</Characters>
  <Application>Microsoft Office Word</Application>
  <DocSecurity>0</DocSecurity>
  <Lines>2729</Lines>
  <Paragraphs>7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89</cp:revision>
  <cp:lastPrinted>2023-04-12T03:44:00Z</cp:lastPrinted>
  <dcterms:created xsi:type="dcterms:W3CDTF">2022-09-26T06:16:00Z</dcterms:created>
  <dcterms:modified xsi:type="dcterms:W3CDTF">2023-04-23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